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2733" w:rsidRDefault="00A52733" w:rsidP="00A52733">
      <w:pPr>
        <w:pStyle w:val="Heading1"/>
      </w:pPr>
      <w:r>
        <w:t>Intro</w:t>
      </w:r>
    </w:p>
    <w:p w:rsidR="00735A0E" w:rsidRDefault="007466DE" w:rsidP="00732F93">
      <w:r>
        <w:t xml:space="preserve">This section will contain the design and implementation phases of the project based upon our previously identified objectives. The design phase will focus on detailing the individual modules and how they can interconnect to form a working solution. The implementation phase will </w:t>
      </w:r>
      <w:r w:rsidR="00735A0E">
        <w:t>look at the final product, as well as any issues encountered along the way that differed from the plan.</w:t>
      </w:r>
    </w:p>
    <w:p w:rsidR="00732F93" w:rsidRDefault="00732F93" w:rsidP="00732F93">
      <w:pPr>
        <w:pStyle w:val="Heading1"/>
      </w:pPr>
      <w:r>
        <w:t>Design</w:t>
      </w:r>
    </w:p>
    <w:p w:rsidR="00BA4E4D" w:rsidRDefault="00735A0E" w:rsidP="00732F93">
      <w:r>
        <w:t>The application is going to be written in Node.JS due to ou</w:t>
      </w:r>
      <w:r w:rsidR="006203BC">
        <w:t xml:space="preserve">r familiarity with the language, and will run on a Windows operating system by default, although the application should not be </w:t>
      </w:r>
      <w:r w:rsidR="00355B6B">
        <w:t>OS dependant.</w:t>
      </w:r>
      <w:r w:rsidR="00BA4E4D">
        <w:t xml:space="preserve"> The bot section will be based upon Microsoft’s Bot Framework</w:t>
      </w:r>
      <w:r w:rsidR="00BA4E4D">
        <w:fldChar w:fldCharType="begin" w:fldLock="1"/>
      </w:r>
      <w:r w:rsidR="00BA4E4D">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1]", "plainTextFormattedCitation" : "[1]", "previouslyFormattedCitation" : "[1]" }, "properties" : { "noteIndex" : 0 }, "schema" : "https://github.com/citation-style-language/schema/raw/master/csl-citation.json" }</w:instrText>
      </w:r>
      <w:r w:rsidR="00BA4E4D">
        <w:fldChar w:fldCharType="separate"/>
      </w:r>
      <w:r w:rsidR="00BA4E4D" w:rsidRPr="00BA4E4D">
        <w:rPr>
          <w:noProof/>
        </w:rPr>
        <w:t>[1]</w:t>
      </w:r>
      <w:r w:rsidR="00BA4E4D">
        <w:fldChar w:fldCharType="end"/>
      </w:r>
      <w:r w:rsidR="00BA4E4D">
        <w:t xml:space="preserve">. </w:t>
      </w:r>
    </w:p>
    <w:p w:rsidR="00732F93" w:rsidRDefault="00735A0E" w:rsidP="00732F93">
      <w:r>
        <w:t>The general design ethic for the project is for it to be modular. This allows for the replacement of entire services with others as long as the data output remains consistent</w:t>
      </w:r>
      <w:r w:rsidR="00A52733">
        <w:t xml:space="preserve"> with other modules</w:t>
      </w:r>
      <w:r>
        <w:t>. For example, replacing Microsoft’s LUIS natural language processing service with Facebook’s Wit.ai would not require an entire system rewrite, but would only require the replacement of the Natural Language Processing module.</w:t>
      </w:r>
    </w:p>
    <w:p w:rsidR="00A52733" w:rsidRDefault="00735A0E" w:rsidP="00732F93">
      <w:r>
        <w:t>It is intended that the application be semi-autonomous in nature, able to be extremely low maintenance</w:t>
      </w:r>
      <w:r w:rsidR="00A52733">
        <w:t xml:space="preserve"> once configured</w:t>
      </w:r>
      <w:r>
        <w:t xml:space="preserve">. </w:t>
      </w:r>
      <w:r w:rsidR="00A52733">
        <w:t>The application will have two operational modes:</w:t>
      </w:r>
    </w:p>
    <w:p w:rsidR="00A52733" w:rsidRDefault="00A52733" w:rsidP="00A52733">
      <w:r w:rsidRPr="006203BC">
        <w:rPr>
          <w:b/>
        </w:rPr>
        <w:t>Interactive mode</w:t>
      </w:r>
      <w:r>
        <w:t xml:space="preserve"> is a state where the user leads the conversation. A user will query the app, which will cause the app to produce a result and serve it back to the user.</w:t>
      </w:r>
    </w:p>
    <w:p w:rsidR="00732F93" w:rsidRDefault="00A52733" w:rsidP="00732F93">
      <w:r w:rsidRPr="006203BC">
        <w:rPr>
          <w:b/>
        </w:rPr>
        <w:t>Monitor mode</w:t>
      </w:r>
      <w:r>
        <w:t xml:space="preserve"> is the applications default state, where it is analysing incoming information</w:t>
      </w:r>
      <w:r w:rsidR="006203BC">
        <w:t xml:space="preserve"> from sources such as servers</w:t>
      </w:r>
      <w:r>
        <w:t xml:space="preserve"> and comparing it to known thresholds. If a threshold is met, a user responsible for that threshold is informed – The application is then in interactive mode</w:t>
      </w:r>
      <w:r w:rsidR="006203BC">
        <w:t xml:space="preserve"> once a user replies</w:t>
      </w:r>
      <w:r>
        <w:t>.</w:t>
      </w:r>
    </w:p>
    <w:p w:rsidR="000A358B" w:rsidRDefault="000A358B" w:rsidP="000A358B">
      <w:pPr>
        <w:pStyle w:val="Heading3"/>
      </w:pPr>
      <w:r>
        <w:t>Data Sources</w:t>
      </w:r>
    </w:p>
    <w:p w:rsidR="006203BC" w:rsidRDefault="00355B6B" w:rsidP="00732F93">
      <w:r>
        <w:t>For our testing we will only be taking data from a production Linux Ubuntu operating system. This will include the following data sources:</w:t>
      </w:r>
    </w:p>
    <w:p w:rsidR="00355B6B" w:rsidRDefault="00355B6B" w:rsidP="00732F93">
      <w:r>
        <w:rPr>
          <w:b/>
        </w:rPr>
        <w:t>Apache HTTP Server Access Logs</w:t>
      </w:r>
      <w:r>
        <w:t xml:space="preserve"> show records of pages served and files loaded by the webserver. This can be valuable information if formatted correctly. This information will be used to generate statistics.</w:t>
      </w:r>
    </w:p>
    <w:p w:rsidR="00355B6B" w:rsidRDefault="00355B6B" w:rsidP="00732F93">
      <w:r>
        <w:rPr>
          <w:b/>
        </w:rPr>
        <w:t xml:space="preserve">Apache HTTP Server Error Logs </w:t>
      </w:r>
      <w:r>
        <w:t>show records of all error conditions reported by the server, which in some cases will need urgent attention.</w:t>
      </w:r>
    </w:p>
    <w:p w:rsidR="00355B6B" w:rsidRDefault="00355B6B" w:rsidP="00732F93">
      <w:r>
        <w:rPr>
          <w:b/>
        </w:rPr>
        <w:t>Authorization Logs</w:t>
      </w:r>
      <w:r>
        <w:t xml:space="preserve"> track usage of authorization systems such as </w:t>
      </w:r>
      <w:proofErr w:type="spellStart"/>
      <w:r>
        <w:t>sudo</w:t>
      </w:r>
      <w:proofErr w:type="spellEnd"/>
      <w:r>
        <w:t xml:space="preserve"> and remote logins over SSH. These can be used for both statistical purposes and for showing login attempts.</w:t>
      </w:r>
    </w:p>
    <w:p w:rsidR="00355B6B" w:rsidRDefault="00355B6B" w:rsidP="00732F93">
      <w:r>
        <w:rPr>
          <w:b/>
        </w:rPr>
        <w:t>Login Failures Log</w:t>
      </w:r>
      <w:r>
        <w:t xml:space="preserve"> is designed to be non-human-readable, and contains all login failures. This may be better for machine parsing than the authorization logs.</w:t>
      </w:r>
    </w:p>
    <w:p w:rsidR="00355B6B" w:rsidRDefault="00355B6B" w:rsidP="00732F93">
      <w:r>
        <w:rPr>
          <w:b/>
        </w:rPr>
        <w:t>Last Logins Log</w:t>
      </w:r>
      <w:r>
        <w:t xml:space="preserve"> is also non-human-readable, and shows the last login of users.</w:t>
      </w:r>
      <w:r w:rsidR="00C36ED0">
        <w:fldChar w:fldCharType="begin" w:fldLock="1"/>
      </w:r>
      <w:r w:rsidR="00BA4E4D">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2]", "plainTextFormattedCitation" : "[2]", "previouslyFormattedCitation" : "[2]" }, "properties" : { "noteIndex" : 0 }, "schema" : "https://github.com/citation-style-language/schema/raw/master/csl-citation.json" }</w:instrText>
      </w:r>
      <w:r w:rsidR="00C36ED0">
        <w:fldChar w:fldCharType="separate"/>
      </w:r>
      <w:r w:rsidR="00BA4E4D" w:rsidRPr="00BA4E4D">
        <w:rPr>
          <w:noProof/>
        </w:rPr>
        <w:t>[2]</w:t>
      </w:r>
      <w:r w:rsidR="00C36ED0">
        <w:fldChar w:fldCharType="end"/>
      </w:r>
    </w:p>
    <w:p w:rsidR="000A358B" w:rsidRDefault="000A358B" w:rsidP="000A358B">
      <w:pPr>
        <w:pStyle w:val="Heading3"/>
      </w:pPr>
      <w:r>
        <w:t>Other Commands</w:t>
      </w:r>
    </w:p>
    <w:p w:rsidR="000A358B" w:rsidRDefault="000A358B" w:rsidP="000A358B">
      <w:pPr>
        <w:rPr>
          <w:b/>
        </w:rPr>
      </w:pPr>
      <w:r>
        <w:t xml:space="preserve">Remote administration means being away from tools, so adding tools that are often in an administrators’ arsenal to the application can be very useful in troubleshooting. Having remote </w:t>
      </w:r>
      <w:r>
        <w:lastRenderedPageBreak/>
        <w:t>access to a machine inside the network means that certain commands can be piped to the user:</w:t>
      </w:r>
      <w:r>
        <w:br/>
      </w:r>
    </w:p>
    <w:p w:rsidR="000A358B" w:rsidRDefault="000A358B" w:rsidP="000A358B">
      <w:r>
        <w:rPr>
          <w:b/>
        </w:rPr>
        <w:t xml:space="preserve">Ping </w:t>
      </w:r>
      <w:r>
        <w:t>can be used to ping both internal and external resources, telling the user if that resource is online and what its connection is like.</w:t>
      </w:r>
    </w:p>
    <w:p w:rsidR="000A358B" w:rsidRDefault="000A358B" w:rsidP="000A358B">
      <w:r>
        <w:rPr>
          <w:b/>
        </w:rPr>
        <w:t>Traceroute</w:t>
      </w:r>
      <w:r>
        <w:t xml:space="preserve"> shows the user the route packets are taking to a server.</w:t>
      </w:r>
    </w:p>
    <w:p w:rsidR="000A358B" w:rsidRDefault="000A358B" w:rsidP="000A358B">
      <w:proofErr w:type="spellStart"/>
      <w:r>
        <w:rPr>
          <w:b/>
        </w:rPr>
        <w:t>Nslookup</w:t>
      </w:r>
      <w:proofErr w:type="spellEnd"/>
      <w:r>
        <w:t xml:space="preserve"> allows a user to look the DNS information of a resource either internal or external as reported by their DNS server.</w:t>
      </w:r>
    </w:p>
    <w:p w:rsidR="000A358B" w:rsidRPr="000A358B" w:rsidRDefault="000A358B" w:rsidP="000A358B">
      <w:r>
        <w:rPr>
          <w:b/>
        </w:rPr>
        <w:t>SSH</w:t>
      </w:r>
      <w:r>
        <w:t xml:space="preserve"> allows an interactive shell to another computer. This may or may not be possible with our planned setup and will have to be tested during the implementation.</w:t>
      </w:r>
    </w:p>
    <w:p w:rsidR="0058548C" w:rsidRDefault="0058548C" w:rsidP="0058548C">
      <w:pPr>
        <w:pStyle w:val="Heading1"/>
      </w:pP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426720</wp:posOffset>
                </wp:positionV>
                <wp:extent cx="5610225" cy="5067300"/>
                <wp:effectExtent l="0" t="0" r="28575"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58548C" w:rsidRDefault="0058548C" w:rsidP="0058548C">
                            <w:pPr>
                              <w:keepNext/>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r>
                              <w:t xml:space="preserve">Figure </w:t>
                            </w:r>
                            <w:fldSimple w:instr=" SEQ Figure \* ARABIC ">
                              <w:r w:rsidR="00A06FF3">
                                <w:rPr>
                                  <w:noProof/>
                                </w:rPr>
                                <w:t>1</w:t>
                              </w:r>
                            </w:fldSimple>
                            <w:r>
                              <w:t xml:space="preserve"> - Technical Prototype Flow Chart</w:t>
                            </w:r>
                          </w:p>
                          <w:p w:rsidR="0058548C" w:rsidRDefault="0058548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0.55pt;margin-top:33.6pt;width:441.75pt;height:399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">
                <v:textbox>
                  <w:txbxContent>
                    <w:p w:rsidR="0058548C" w:rsidRDefault="0058548C" w:rsidP="0058548C">
                      <w:pPr>
                        <w:keepNext/>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r>
                        <w:t xml:space="preserve">Figure </w:t>
                      </w:r>
                      <w:fldSimple w:instr=" SEQ Figure \* ARABIC ">
                        <w:r w:rsidR="00A06FF3">
                          <w:rPr>
                            <w:noProof/>
                          </w:rPr>
                          <w:t>1</w:t>
                        </w:r>
                      </w:fldSimple>
                      <w:r>
                        <w:t xml:space="preserve"> - Technical Prototype Flow Chart</w:t>
                      </w:r>
                    </w:p>
                    <w:p w:rsidR="0058548C" w:rsidRDefault="0058548C"/>
                  </w:txbxContent>
                </v:textbox>
                <w10:wrap type="square" anchorx="margin"/>
              </v:shape>
            </w:pict>
          </mc:Fallback>
        </mc:AlternateContent>
      </w:r>
      <w:r w:rsidR="00732F93">
        <w:t>Technical Prototype Proposal</w:t>
      </w:r>
    </w:p>
    <w:p w:rsidR="00A52733" w:rsidRDefault="00A52733" w:rsidP="00A52733">
      <w:pPr>
        <w:pStyle w:val="Heading2"/>
      </w:pPr>
      <w:r>
        <w:t>IM Service Connector</w:t>
      </w:r>
    </w:p>
    <w:p w:rsidR="00A52733" w:rsidRDefault="00A52733" w:rsidP="00A52733">
      <w:r>
        <w:t>This module connects the User Interaction module to the IM service. This simply manages the connection to the instant messaging server, be it IRC, Jabber, Telegram or others.</w:t>
      </w:r>
    </w:p>
    <w:p w:rsidR="00A52733" w:rsidRDefault="00A52733" w:rsidP="00A52733">
      <w:pPr>
        <w:pStyle w:val="Heading2"/>
      </w:pPr>
      <w:r>
        <w:lastRenderedPageBreak/>
        <w:t>User Interaction Module</w:t>
      </w:r>
    </w:p>
    <w:p w:rsidR="00A52733" w:rsidRDefault="00A52733" w:rsidP="00A52733">
      <w:r>
        <w:t xml:space="preserve">This module transports incoming information from the IM Service Connector to the Natural Language Processing module, and then forwards formatted data of the </w:t>
      </w:r>
      <w:r w:rsidR="006A0B6F">
        <w:t>users’</w:t>
      </w:r>
      <w:r>
        <w:t xml:space="preserve"> intent to the Intent Processing Module</w:t>
      </w:r>
      <w:r w:rsidR="006A0B6F">
        <w:t>. This module also formats data intended for the user.</w:t>
      </w:r>
    </w:p>
    <w:p w:rsidR="00A52733" w:rsidRDefault="00A52733" w:rsidP="00A52733">
      <w:pPr>
        <w:pStyle w:val="Heading2"/>
      </w:pPr>
      <w:r>
        <w:t>Natural Language Processing Module</w:t>
      </w:r>
    </w:p>
    <w:p w:rsidR="00A52733" w:rsidRDefault="006A0B6F" w:rsidP="00A52733">
      <w:r>
        <w:t>This module takes the formatted IM messages and sends them to an NLP service, and formats the information to be understood by the User Interaction Module.</w:t>
      </w:r>
      <w:r w:rsidR="00BA4E4D">
        <w:t xml:space="preserve"> For the sake of our testing, this module will be tuned to Microsoft LUIS</w:t>
      </w:r>
      <w:r w:rsidR="00BA4E4D">
        <w:fldChar w:fldCharType="begin" w:fldLock="1"/>
      </w:r>
      <w:r w:rsidR="004B5EA0">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3]", "plainTextFormattedCitation" : "[3]", "previouslyFormattedCitation" : "[3]" }, "properties" : { "noteIndex" : 0 }, "schema" : "https://github.com/citation-style-language/schema/raw/master/csl-citation.json" }</w:instrText>
      </w:r>
      <w:r w:rsidR="00BA4E4D">
        <w:fldChar w:fldCharType="separate"/>
      </w:r>
      <w:r w:rsidR="00BA4E4D" w:rsidRPr="00BA4E4D">
        <w:rPr>
          <w:noProof/>
        </w:rPr>
        <w:t>[3]</w:t>
      </w:r>
      <w:r w:rsidR="00BA4E4D">
        <w:fldChar w:fldCharType="end"/>
      </w:r>
      <w:r w:rsidR="00BA4E4D">
        <w:t xml:space="preserve"> running on an Azure instance.</w:t>
      </w:r>
    </w:p>
    <w:p w:rsidR="00A52733" w:rsidRDefault="00A52733" w:rsidP="00A52733">
      <w:pPr>
        <w:pStyle w:val="Heading2"/>
      </w:pPr>
      <w:r>
        <w:t>Intent Processing Module</w:t>
      </w:r>
    </w:p>
    <w:p w:rsidR="00A52733" w:rsidRDefault="006A0B6F" w:rsidP="00A52733">
      <w:r>
        <w:t>This module takes the ‘intent’ of the user from the NLP Module, plus any associated data, and gathers the information that was requested. This module pulls from stored data or live data as required through other modules. This module also manages thresholds and comparison of incoming data while monitoring servers.</w:t>
      </w:r>
    </w:p>
    <w:p w:rsidR="00A52733" w:rsidRDefault="00A52733" w:rsidP="00A52733">
      <w:pPr>
        <w:pStyle w:val="Heading2"/>
      </w:pPr>
      <w:r>
        <w:t>Server Query Module</w:t>
      </w:r>
    </w:p>
    <w:p w:rsidR="00A52733" w:rsidRDefault="006A0B6F" w:rsidP="00A52733">
      <w:r>
        <w:t xml:space="preserve">This module queries data from servers. </w:t>
      </w:r>
    </w:p>
    <w:p w:rsidR="00A52733" w:rsidRDefault="00A52733" w:rsidP="00A52733">
      <w:pPr>
        <w:pStyle w:val="Heading2"/>
      </w:pPr>
      <w:r>
        <w:t>Intermittent Query Module</w:t>
      </w:r>
    </w:p>
    <w:p w:rsidR="00A52733" w:rsidRDefault="006A0B6F" w:rsidP="00A52733">
      <w:r>
        <w:t>This module queries data from servers based on a timer, and is related primarily to the “monitor” mode.</w:t>
      </w:r>
    </w:p>
    <w:p w:rsidR="00A52733" w:rsidRDefault="00A52733" w:rsidP="00A52733">
      <w:pPr>
        <w:pStyle w:val="Heading2"/>
      </w:pPr>
      <w:r>
        <w:t>Data Parsing Module</w:t>
      </w:r>
    </w:p>
    <w:p w:rsidR="00A52733" w:rsidRDefault="006A0B6F" w:rsidP="00A52733">
      <w:r>
        <w:t>This module parses incoming data from servers into data more easily readable by other modules. This attempts to keep data consistent.</w:t>
      </w:r>
    </w:p>
    <w:p w:rsidR="00A52733" w:rsidRDefault="00A52733" w:rsidP="00A52733">
      <w:pPr>
        <w:pStyle w:val="Heading2"/>
      </w:pPr>
      <w:r>
        <w:t>Stored Data</w:t>
      </w:r>
    </w:p>
    <w:p w:rsidR="00BA4E4D" w:rsidRDefault="006A0B6F" w:rsidP="006A0B6F">
      <w:r>
        <w:t>This is a database containing data that may need to retrieved in future.</w:t>
      </w:r>
      <w:r w:rsidR="003F4991">
        <w:t xml:space="preserve"> It will be in JSON and stored on disk. However, this could be replaced with another system if needed for expansion, such as MySQL.</w:t>
      </w:r>
    </w:p>
    <w:p w:rsidR="0058548C" w:rsidRDefault="0058548C" w:rsidP="006A0B6F"/>
    <w:p w:rsidR="0058548C" w:rsidRDefault="0058548C" w:rsidP="006A0B6F"/>
    <w:p w:rsidR="0058548C" w:rsidRDefault="0058548C" w:rsidP="006A0B6F"/>
    <w:p w:rsidR="0058548C" w:rsidRDefault="0058548C" w:rsidP="006A0B6F"/>
    <w:p w:rsidR="0058548C" w:rsidRDefault="0058548C" w:rsidP="006A0B6F"/>
    <w:p w:rsidR="0058548C" w:rsidRDefault="0058548C" w:rsidP="006A0B6F"/>
    <w:p w:rsidR="0058548C" w:rsidRDefault="0058548C" w:rsidP="006A0B6F"/>
    <w:p w:rsidR="006203BC" w:rsidRDefault="006203BC" w:rsidP="006203BC">
      <w:pPr>
        <w:pStyle w:val="Heading1"/>
      </w:pPr>
      <w:r>
        <w:lastRenderedPageBreak/>
        <w:t>Implementation</w:t>
      </w:r>
    </w:p>
    <w:p w:rsidR="003F4991" w:rsidRDefault="0058548C" w:rsidP="006203BC">
      <w:r>
        <w:rPr>
          <w:noProof/>
          <w:lang w:eastAsia="en-GB"/>
        </w:rPr>
        <mc:AlternateContent>
          <mc:Choice Requires="wps">
            <w:drawing>
              <wp:anchor distT="45720" distB="45720" distL="114300" distR="114300" simplePos="0" relativeHeight="251659264" behindDoc="0" locked="0" layoutInCell="1" allowOverlap="1">
                <wp:simplePos x="0" y="0"/>
                <wp:positionH relativeFrom="column">
                  <wp:posOffset>3796030</wp:posOffset>
                </wp:positionH>
                <wp:positionV relativeFrom="paragraph">
                  <wp:posOffset>8255</wp:posOffset>
                </wp:positionV>
                <wp:extent cx="2360930" cy="14046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58548C" w:rsidRDefault="0058548C" w:rsidP="0058548C">
                            <w:pPr>
                              <w:pStyle w:val="Caption"/>
                            </w:pPr>
                            <w:r>
                              <w:t xml:space="preserve">Figure </w:t>
                            </w:r>
                            <w:r>
                              <w:fldChar w:fldCharType="begin"/>
                            </w:r>
                            <w:r>
                              <w:instrText xml:space="preserve"> SEQ Figure \* ARABIC </w:instrText>
                            </w:r>
                            <w:r>
                              <w:fldChar w:fldCharType="separate"/>
                            </w:r>
                            <w:r w:rsidR="00A06FF3">
                              <w:rPr>
                                <w:noProof/>
                              </w:rPr>
                              <w:t>2</w:t>
                            </w:r>
                            <w:r>
                              <w:fldChar w:fldCharType="end"/>
                            </w:r>
                            <w:r>
                              <w:t xml:space="preserve"> - Successful remote call and response</w:t>
                            </w:r>
                          </w:p>
                          <w:p w:rsidR="0058548C" w:rsidRDefault="0058548C">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077720" cy="3082732"/>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margin-left:298.9pt;margin-top:.65pt;width:185.9pt;height:110.6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">
                <v:textbox style="mso-fit-shape-to-text:t">
                  <w:txbxContent>
                    <w:p w:rsidR="0058548C" w:rsidRDefault="0058548C" w:rsidP="0058548C">
                      <w:pPr>
                        <w:pStyle w:val="Caption"/>
                      </w:pPr>
                      <w:r>
                        <w:t xml:space="preserve">Figure </w:t>
                      </w:r>
                      <w:r>
                        <w:fldChar w:fldCharType="begin"/>
                      </w:r>
                      <w:r>
                        <w:instrText xml:space="preserve"> SEQ Figure \* ARABIC </w:instrText>
                      </w:r>
                      <w:r>
                        <w:fldChar w:fldCharType="separate"/>
                      </w:r>
                      <w:r w:rsidR="00A06FF3">
                        <w:rPr>
                          <w:noProof/>
                        </w:rPr>
                        <w:t>2</w:t>
                      </w:r>
                      <w:r>
                        <w:fldChar w:fldCharType="end"/>
                      </w:r>
                      <w:r>
                        <w:t xml:space="preserve"> - Successful remote call and response</w:t>
                      </w:r>
                    </w:p>
                    <w:p w:rsidR="0058548C" w:rsidRDefault="0058548C">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077720" cy="3082732"/>
                                    </a:xfrm>
                                    <a:prstGeom prst="rect">
                                      <a:avLst/>
                                    </a:prstGeom>
                                  </pic:spPr>
                                </pic:pic>
                              </a:graphicData>
                            </a:graphic>
                          </wp:inline>
                        </w:drawing>
                      </w:r>
                    </w:p>
                  </w:txbxContent>
                </v:textbox>
                <w10:wrap type="square"/>
              </v:shape>
            </w:pict>
          </mc:Fallback>
        </mc:AlternateContent>
      </w:r>
      <w:r w:rsidR="006203BC">
        <w:t xml:space="preserve">This </w:t>
      </w:r>
      <w:r w:rsidR="00F54074">
        <w:t xml:space="preserve">section will </w:t>
      </w:r>
      <w:r w:rsidR="003F4991">
        <w:t>show all the trouble I had building my application, such as NLP training and SSH not acting like I expected at all.</w:t>
      </w:r>
    </w:p>
    <w:p w:rsidR="00BA4E4D" w:rsidRDefault="004B5EA0" w:rsidP="004B5EA0">
      <w:pPr>
        <w:pStyle w:val="Heading2"/>
      </w:pPr>
      <w:r>
        <w:t>Forwarding Ports</w:t>
      </w:r>
    </w:p>
    <w:p w:rsidR="004B5EA0" w:rsidRDefault="004B5EA0" w:rsidP="004B5EA0">
      <w:r>
        <w:t>The first step in producing the application was met with the issue of forwarding ports. Because Bot Framework expects you to have a HTTP endpoint for it to send information to, and one had not yet been set up on a production server, we have to open ports locally. This is a problem, as our test environment does not allow for port forwarding.</w:t>
      </w:r>
    </w:p>
    <w:p w:rsidR="004B5EA0" w:rsidRDefault="004B5EA0" w:rsidP="004B5EA0">
      <w:r>
        <w:t xml:space="preserve">To fix this we used an application called </w:t>
      </w:r>
      <w:proofErr w:type="spellStart"/>
      <w:r>
        <w:t>Ngrok</w:t>
      </w:r>
      <w:proofErr w:type="spellEnd"/>
      <w:r>
        <w:fldChar w:fldCharType="begin" w:fldLock="1"/>
      </w:r>
      <w:r>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4]", "plainTextFormattedCitation" : "[4]", "previouslyFormattedCitation" : "[4]" }, "properties" : { "noteIndex" : 0 }, "schema" : "https://github.com/citation-style-language/schema/raw/master/csl-citation.json" }</w:instrText>
      </w:r>
      <w:r>
        <w:fldChar w:fldCharType="separate"/>
      </w:r>
      <w:r w:rsidRPr="004B5EA0">
        <w:rPr>
          <w:noProof/>
        </w:rPr>
        <w:t>[4]</w:t>
      </w:r>
      <w:r>
        <w:fldChar w:fldCharType="end"/>
      </w:r>
      <w:r>
        <w:t xml:space="preserve">. </w:t>
      </w:r>
      <w:proofErr w:type="spellStart"/>
      <w:r>
        <w:t>Ngrok</w:t>
      </w:r>
      <w:proofErr w:type="spellEnd"/>
      <w:r>
        <w:t xml:space="preserve"> allows us to expose local servers to the internet from behind a NAT when we are not able to port forward. Using this tunnel allowed us to continue </w:t>
      </w:r>
      <w:r w:rsidR="003612F5">
        <w:t>our test deployment.</w:t>
      </w:r>
    </w:p>
    <w:p w:rsidR="003612F5" w:rsidRDefault="003612F5" w:rsidP="004B5EA0">
      <w:r>
        <w:t xml:space="preserve">At this point, we have an internet-connected </w:t>
      </w:r>
      <w:r w:rsidR="001F7E18">
        <w:t>chat bot that we can test with the Bot Framework Emulator</w:t>
      </w:r>
      <w:r w:rsidR="001F7E18">
        <w:fldChar w:fldCharType="begin" w:fldLock="1"/>
      </w:r>
      <w:r w:rsidR="001F7E18">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5]", "plainTextFormattedCitation" : "[5]" }, "properties" : { "noteIndex" : 0 }, "schema" : "https://github.com/citation-style-language/schema/raw/master/csl-citation.json" }</w:instrText>
      </w:r>
      <w:r w:rsidR="001F7E18">
        <w:fldChar w:fldCharType="separate"/>
      </w:r>
      <w:r w:rsidR="001F7E18" w:rsidRPr="001F7E18">
        <w:rPr>
          <w:noProof/>
        </w:rPr>
        <w:t>[5]</w:t>
      </w:r>
      <w:r w:rsidR="001F7E18">
        <w:fldChar w:fldCharType="end"/>
      </w:r>
      <w:r w:rsidR="001F7E18">
        <w:t>.</w:t>
      </w:r>
    </w:p>
    <w:p w:rsidR="001F7E18" w:rsidRDefault="0058548C" w:rsidP="001F7E18">
      <w:pPr>
        <w:keepNext/>
      </w:pPr>
      <w:r>
        <w:rPr>
          <w:noProof/>
          <w:lang w:eastAsia="en-GB"/>
        </w:rPr>
        <mc:AlternateContent>
          <mc:Choice Requires="wps">
            <w:drawing>
              <wp:anchor distT="45720" distB="45720" distL="114300" distR="114300" simplePos="0" relativeHeight="251661312" behindDoc="0" locked="0" layoutInCell="1" allowOverlap="1">
                <wp:simplePos x="0" y="0"/>
                <wp:positionH relativeFrom="column">
                  <wp:posOffset>-356870</wp:posOffset>
                </wp:positionH>
                <wp:positionV relativeFrom="paragraph">
                  <wp:posOffset>294640</wp:posOffset>
                </wp:positionV>
                <wp:extent cx="2360930" cy="1404620"/>
                <wp:effectExtent l="0" t="0" r="22860" b="1143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58548C" w:rsidRDefault="0058548C" w:rsidP="0058548C">
                            <w:pPr>
                              <w:pStyle w:val="Caption"/>
                            </w:pPr>
                            <w:r>
                              <w:t xml:space="preserve">Figure </w:t>
                            </w:r>
                            <w:r>
                              <w:fldChar w:fldCharType="begin"/>
                            </w:r>
                            <w:r>
                              <w:instrText xml:space="preserve"> SEQ Figure \* ARABIC </w:instrText>
                            </w:r>
                            <w:r>
                              <w:fldChar w:fldCharType="separate"/>
                            </w:r>
                            <w:r w:rsidR="00A06FF3">
                              <w:rPr>
                                <w:noProof/>
                              </w:rPr>
                              <w:t>3</w:t>
                            </w:r>
                            <w:r>
                              <w:fldChar w:fldCharType="end"/>
                            </w:r>
                            <w:r>
                              <w:t xml:space="preserve"> - Call and response from within Telegram</w:t>
                            </w:r>
                          </w:p>
                          <w:p w:rsidR="0058548C" w:rsidRDefault="0058548C">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077720" cy="2937799"/>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28.1pt;margin-top:23.2pt;width:185.9pt;height:110.6pt;z-index:2516613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">
                <v:textbox style="mso-fit-shape-to-text:t">
                  <w:txbxContent>
                    <w:p w:rsidR="0058548C" w:rsidRDefault="0058548C" w:rsidP="0058548C">
                      <w:pPr>
                        <w:pStyle w:val="Caption"/>
                      </w:pPr>
                      <w:r>
                        <w:t xml:space="preserve">Figure </w:t>
                      </w:r>
                      <w:r>
                        <w:fldChar w:fldCharType="begin"/>
                      </w:r>
                      <w:r>
                        <w:instrText xml:space="preserve"> SEQ Figure \* ARABIC </w:instrText>
                      </w:r>
                      <w:r>
                        <w:fldChar w:fldCharType="separate"/>
                      </w:r>
                      <w:r w:rsidR="00A06FF3">
                        <w:rPr>
                          <w:noProof/>
                        </w:rPr>
                        <w:t>3</w:t>
                      </w:r>
                      <w:r>
                        <w:fldChar w:fldCharType="end"/>
                      </w:r>
                      <w:r>
                        <w:t xml:space="preserve"> - Call and response from within Telegram</w:t>
                      </w:r>
                    </w:p>
                    <w:p w:rsidR="0058548C" w:rsidRDefault="0058548C">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077720" cy="2937799"/>
                                    </a:xfrm>
                                    <a:prstGeom prst="rect">
                                      <a:avLst/>
                                    </a:prstGeom>
                                  </pic:spPr>
                                </pic:pic>
                              </a:graphicData>
                            </a:graphic>
                          </wp:inline>
                        </w:drawing>
                      </w:r>
                    </w:p>
                  </w:txbxContent>
                </v:textbox>
                <w10:wrap type="square"/>
              </v:shape>
            </w:pict>
          </mc:Fallback>
        </mc:AlternateContent>
      </w:r>
    </w:p>
    <w:p w:rsidR="001F7E18" w:rsidRDefault="001F7E18" w:rsidP="001F7E18">
      <w:pPr>
        <w:pStyle w:val="Heading2"/>
      </w:pPr>
      <w:r>
        <w:t>IM Connection</w:t>
      </w:r>
    </w:p>
    <w:p w:rsidR="001F7E18" w:rsidRDefault="001F7E18" w:rsidP="001F7E18">
      <w:r>
        <w:t>Next we need to connect our application to an IM service. In this case Telegram, as it has an abundance of formatting styles and rich messaging capability that can be used to make data look better for the user, if required. This is as simple as registering a user on Telegram and then entering it into Microsoft’s API.</w:t>
      </w:r>
    </w:p>
    <w:p w:rsidR="001F7E18" w:rsidRDefault="001F7E18" w:rsidP="001F7E18">
      <w:r>
        <w:t>We now have access to our bots’ commands from within Telegram.</w:t>
      </w:r>
    </w:p>
    <w:p w:rsidR="001F7E18" w:rsidRDefault="001F7E18" w:rsidP="001F7E18">
      <w:pPr>
        <w:keepNext/>
      </w:pPr>
    </w:p>
    <w:p w:rsidR="001F7E18" w:rsidRDefault="0058548C" w:rsidP="0058548C">
      <w:pPr>
        <w:pStyle w:val="Heading2"/>
      </w:pPr>
      <w:r>
        <w:t>Implementing Natural Language Processing</w:t>
      </w:r>
    </w:p>
    <w:p w:rsidR="0058548C" w:rsidRDefault="0058548C" w:rsidP="0058548C">
      <w:r>
        <w:t>NLP must be added early,</w:t>
      </w:r>
      <w:r w:rsidR="00B83CC1">
        <w:t xml:space="preserve"> even prior to training being started. It is important that the module </w:t>
      </w:r>
      <w:r w:rsidR="00752874">
        <w:t xml:space="preserve">is at least configured </w:t>
      </w:r>
      <w:r w:rsidR="00F321FD">
        <w:t>so it can be expanded upon easily.</w:t>
      </w:r>
    </w:p>
    <w:p w:rsidR="00F321FD" w:rsidRDefault="00F321FD" w:rsidP="0058548C">
      <w:r>
        <w:t xml:space="preserve">All programming for Luis.ai is done via their website, but when finished is hosted on an Azure endpoint. After setting up a basic NLP app and publishing it to Azure, </w:t>
      </w:r>
      <w:r w:rsidR="00AF470B">
        <w:t>we have access to the ‘intents’ that we configured</w:t>
      </w:r>
      <w:r>
        <w:t xml:space="preserve">. Intents are defined as “What the user intended to do based on what was said”, and data is formatted in a way that is understandable in code rather than in natural language. These intents allow us test our connections between Azure, </w:t>
      </w:r>
      <w:proofErr w:type="spellStart"/>
      <w:r>
        <w:t>BotBuilder</w:t>
      </w:r>
      <w:proofErr w:type="spellEnd"/>
      <w:r>
        <w:t xml:space="preserve">, and Telegram. </w:t>
      </w:r>
    </w:p>
    <w:p w:rsidR="00936EA7" w:rsidRDefault="00936EA7" w:rsidP="0058548C">
      <w:r>
        <w:t>In this case, some very simple training had to be added for Luis to understand the ‘ping’ command.</w:t>
      </w:r>
    </w:p>
    <w:p w:rsidR="00936EA7" w:rsidRDefault="00936EA7" w:rsidP="0058548C">
      <w:r>
        <w:t xml:space="preserve">Training is a fairly simple process, but can become very intensive. To add a command first you must break the command down into its most bare components. In this case, the smallest possible </w:t>
      </w:r>
      <w:r>
        <w:lastRenderedPageBreak/>
        <w:t xml:space="preserve">rendition of the command is “ping {$address}”. But in natural language, it could be “Could you please ping the address {$address} for me?”. We must think up as many different forms of this as possible to train LUIS into understanding what it receives. </w:t>
      </w:r>
    </w:p>
    <w:p w:rsidR="00F321FD" w:rsidRDefault="00A06FF3" w:rsidP="0058548C">
      <w:r>
        <w:rPr>
          <w:noProof/>
          <w:lang w:eastAsia="en-GB"/>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4585335</wp:posOffset>
                </wp:positionV>
                <wp:extent cx="5705475" cy="3590925"/>
                <wp:effectExtent l="0" t="0" r="28575" b="2857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90925"/>
                        </a:xfrm>
                        <a:prstGeom prst="rect">
                          <a:avLst/>
                        </a:prstGeom>
                        <a:solidFill>
                          <a:srgbClr val="FFFFFF"/>
                        </a:solidFill>
                        <a:ln w="9525">
                          <a:solidFill>
                            <a:srgbClr val="000000"/>
                          </a:solidFill>
                          <a:miter lim="800000"/>
                          <a:headEnd/>
                          <a:tailEnd/>
                        </a:ln>
                      </wps:spPr>
                      <wps:txbx>
                        <w:txbxContent>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roofErr w:type="spellStart"/>
                            <w:r>
                              <w:rPr>
                                <w:rStyle w:val="nx"/>
                                <w:rFonts w:ascii="Consolas" w:hAnsi="Consolas"/>
                                <w:color w:val="000000"/>
                                <w:spacing w:val="4"/>
                              </w:rPr>
                              <w:t>dialog</w:t>
                            </w:r>
                            <w:r>
                              <w:rPr>
                                <w:rStyle w:val="p"/>
                                <w:rFonts w:ascii="Consolas" w:hAnsi="Consolas"/>
                                <w:color w:val="000000"/>
                                <w:spacing w:val="4"/>
                              </w:rPr>
                              <w:t>.</w:t>
                            </w:r>
                            <w:r>
                              <w:rPr>
                                <w:rStyle w:val="nx"/>
                                <w:rFonts w:ascii="Consolas" w:hAnsi="Consolas"/>
                                <w:color w:val="000000"/>
                                <w:spacing w:val="4"/>
                              </w:rPr>
                              <w:t>matches</w:t>
                            </w:r>
                            <w:proofErr w:type="spellEnd"/>
                            <w:r>
                              <w:rPr>
                                <w:rStyle w:val="p"/>
                                <w:rFonts w:ascii="Consolas" w:hAnsi="Consolas"/>
                                <w:color w:val="000000"/>
                                <w:spacing w:val="4"/>
                              </w:rPr>
                              <w:t>(</w:t>
                            </w:r>
                            <w:r>
                              <w:rPr>
                                <w:rStyle w:val="s1"/>
                                <w:rFonts w:ascii="Consolas" w:hAnsi="Consolas"/>
                                <w:color w:val="4070A0"/>
                                <w:spacing w:val="4"/>
                              </w:rPr>
                              <w:t>'version'</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kd"/>
                                <w:rFonts w:ascii="Consolas" w:hAnsi="Consolas"/>
                                <w:b/>
                                <w:bCs/>
                                <w:color w:val="007020"/>
                                <w:spacing w:val="4"/>
                              </w:rPr>
                              <w:t>function</w:t>
                            </w:r>
                            <w:r>
                              <w:rPr>
                                <w:rFonts w:ascii="Consolas" w:hAnsi="Consolas"/>
                                <w:color w:val="000000"/>
                                <w:spacing w:val="4"/>
                              </w:rPr>
                              <w:t xml:space="preserve"> </w:t>
                            </w:r>
                            <w:r>
                              <w:rPr>
                                <w:rStyle w:val="p"/>
                                <w:rFonts w:ascii="Consolas" w:hAnsi="Consolas"/>
                                <w:color w:val="000000"/>
                                <w:spacing w:val="4"/>
                              </w:rPr>
                              <w:t>(</w:t>
                            </w:r>
                            <w:r>
                              <w:rPr>
                                <w:rStyle w:val="nx"/>
                                <w:rFonts w:ascii="Consolas" w:hAnsi="Consolas"/>
                                <w:color w:val="000000"/>
                                <w:spacing w:val="4"/>
                              </w:rPr>
                              <w:t>session</w:t>
                            </w:r>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args</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Fonts w:ascii="Consolas" w:hAnsi="Consolas"/>
                                <w:color w:val="000000"/>
                                <w:spacing w:val="4"/>
                              </w:rPr>
                              <w:tab/>
                            </w:r>
                            <w:proofErr w:type="spellStart"/>
                            <w:r>
                              <w:rPr>
                                <w:rStyle w:val="kd"/>
                                <w:rFonts w:ascii="Consolas" w:hAnsi="Consolas"/>
                                <w:b/>
                                <w:bCs/>
                                <w:color w:val="007020"/>
                                <w:spacing w:val="4"/>
                              </w:rPr>
                              <w:t>var</w:t>
                            </w:r>
                            <w:proofErr w:type="spellEnd"/>
                            <w:r>
                              <w:rPr>
                                <w:rFonts w:ascii="Consolas" w:hAnsi="Consolas"/>
                                <w:color w:val="000000"/>
                                <w:spacing w:val="4"/>
                              </w:rPr>
                              <w:t xml:space="preserve"> </w:t>
                            </w:r>
                            <w:proofErr w:type="spellStart"/>
                            <w:r>
                              <w:rPr>
                                <w:rStyle w:val="nx"/>
                                <w:rFonts w:ascii="Consolas" w:hAnsi="Consolas"/>
                                <w:color w:val="000000"/>
                                <w:spacing w:val="4"/>
                              </w:rPr>
                              <w:t>pjson</w:t>
                            </w:r>
                            <w:proofErr w:type="spellEnd"/>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r>
                              <w:rPr>
                                <w:rStyle w:val="nx"/>
                                <w:rFonts w:ascii="Consolas" w:hAnsi="Consolas"/>
                                <w:color w:val="000000"/>
                                <w:spacing w:val="4"/>
                              </w:rPr>
                              <w:t>require</w:t>
                            </w:r>
                            <w:r>
                              <w:rPr>
                                <w:rStyle w:val="p"/>
                                <w:rFonts w:ascii="Consolas" w:hAnsi="Consolas"/>
                                <w:color w:val="000000"/>
                                <w:spacing w:val="4"/>
                              </w:rPr>
                              <w:t>(</w:t>
                            </w:r>
                            <w:r>
                              <w:rPr>
                                <w:rStyle w:val="s1"/>
                                <w:rFonts w:ascii="Consolas" w:hAnsi="Consolas"/>
                                <w:color w:val="4070A0"/>
                                <w:spacing w:val="4"/>
                              </w:rPr>
                              <w:t>'./</w:t>
                            </w:r>
                            <w:proofErr w:type="spellStart"/>
                            <w:r>
                              <w:rPr>
                                <w:rStyle w:val="s1"/>
                                <w:rFonts w:ascii="Consolas" w:hAnsi="Consolas"/>
                                <w:color w:val="4070A0"/>
                                <w:spacing w:val="4"/>
                              </w:rPr>
                              <w:t>package.json</w:t>
                            </w:r>
                            <w:proofErr w:type="spellEnd"/>
                            <w:r>
                              <w:rPr>
                                <w:rStyle w:val="s1"/>
                                <w:rFonts w:ascii="Consolas" w:hAnsi="Consolas"/>
                                <w:color w:val="4070A0"/>
                                <w:spacing w:val="4"/>
                              </w:rPr>
                              <w:t>'</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proofErr w:type="spellStart"/>
                            <w:r>
                              <w:rPr>
                                <w:rStyle w:val="nx"/>
                                <w:rFonts w:ascii="Consolas" w:hAnsi="Consolas"/>
                                <w:color w:val="000000"/>
                                <w:spacing w:val="4"/>
                              </w:rPr>
                              <w:t>session</w:t>
                            </w:r>
                            <w:r>
                              <w:rPr>
                                <w:rStyle w:val="p"/>
                                <w:rFonts w:ascii="Consolas" w:hAnsi="Consolas"/>
                                <w:color w:val="000000"/>
                                <w:spacing w:val="4"/>
                              </w:rPr>
                              <w:t>.</w:t>
                            </w:r>
                            <w:r>
                              <w:rPr>
                                <w:rStyle w:val="nx"/>
                                <w:rFonts w:ascii="Consolas" w:hAnsi="Consolas"/>
                                <w:color w:val="000000"/>
                                <w:spacing w:val="4"/>
                              </w:rPr>
                              <w:t>send</w:t>
                            </w:r>
                            <w:proofErr w:type="spellEnd"/>
                            <w:r>
                              <w:rPr>
                                <w:rStyle w:val="p"/>
                                <w:rFonts w:ascii="Consolas" w:hAnsi="Consolas"/>
                                <w:color w:val="000000"/>
                                <w:spacing w:val="4"/>
                              </w:rPr>
                              <w:t>(</w:t>
                            </w:r>
                            <w:r>
                              <w:rPr>
                                <w:rStyle w:val="s2"/>
                                <w:rFonts w:ascii="Consolas" w:hAnsi="Consolas"/>
                                <w:color w:val="4070A0"/>
                                <w:spacing w:val="4"/>
                              </w:rPr>
                              <w:t>"I am version "</w:t>
                            </w:r>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pjson</w:t>
                            </w:r>
                            <w:r>
                              <w:rPr>
                                <w:rStyle w:val="p"/>
                                <w:rFonts w:ascii="Consolas" w:hAnsi="Consolas"/>
                                <w:color w:val="000000"/>
                                <w:spacing w:val="4"/>
                              </w:rPr>
                              <w:t>.</w:t>
                            </w:r>
                            <w:r>
                              <w:rPr>
                                <w:rStyle w:val="nx"/>
                                <w:rFonts w:ascii="Consolas" w:hAnsi="Consolas"/>
                                <w:color w:val="000000"/>
                                <w:spacing w:val="4"/>
                              </w:rPr>
                              <w:t>version</w:t>
                            </w:r>
                            <w:proofErr w:type="spellEnd"/>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roofErr w:type="spellStart"/>
                            <w:r>
                              <w:rPr>
                                <w:rStyle w:val="nx"/>
                                <w:rFonts w:ascii="Consolas" w:hAnsi="Consolas"/>
                                <w:color w:val="000000"/>
                                <w:spacing w:val="4"/>
                              </w:rPr>
                              <w:t>dialog</w:t>
                            </w:r>
                            <w:r>
                              <w:rPr>
                                <w:rStyle w:val="p"/>
                                <w:rFonts w:ascii="Consolas" w:hAnsi="Consolas"/>
                                <w:color w:val="000000"/>
                                <w:spacing w:val="4"/>
                              </w:rPr>
                              <w:t>.</w:t>
                            </w:r>
                            <w:r>
                              <w:rPr>
                                <w:rStyle w:val="nx"/>
                                <w:rFonts w:ascii="Consolas" w:hAnsi="Consolas"/>
                                <w:color w:val="000000"/>
                                <w:spacing w:val="4"/>
                              </w:rPr>
                              <w:t>matches</w:t>
                            </w:r>
                            <w:proofErr w:type="spellEnd"/>
                            <w:r>
                              <w:rPr>
                                <w:rStyle w:val="p"/>
                                <w:rFonts w:ascii="Consolas" w:hAnsi="Consolas"/>
                                <w:color w:val="000000"/>
                                <w:spacing w:val="4"/>
                              </w:rPr>
                              <w:t>(</w:t>
                            </w:r>
                            <w:r>
                              <w:rPr>
                                <w:rStyle w:val="s1"/>
                                <w:rFonts w:ascii="Consolas" w:hAnsi="Consolas"/>
                                <w:color w:val="4070A0"/>
                                <w:spacing w:val="4"/>
                              </w:rPr>
                              <w:t>'help'</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kd"/>
                                <w:rFonts w:ascii="Consolas" w:hAnsi="Consolas"/>
                                <w:b/>
                                <w:bCs/>
                                <w:color w:val="007020"/>
                                <w:spacing w:val="4"/>
                              </w:rPr>
                              <w:t>function</w:t>
                            </w:r>
                            <w:r>
                              <w:rPr>
                                <w:rFonts w:ascii="Consolas" w:hAnsi="Consolas"/>
                                <w:color w:val="000000"/>
                                <w:spacing w:val="4"/>
                              </w:rPr>
                              <w:t xml:space="preserve"> </w:t>
                            </w:r>
                            <w:r>
                              <w:rPr>
                                <w:rStyle w:val="p"/>
                                <w:rFonts w:ascii="Consolas" w:hAnsi="Consolas"/>
                                <w:color w:val="000000"/>
                                <w:spacing w:val="4"/>
                              </w:rPr>
                              <w:t>(</w:t>
                            </w:r>
                            <w:r>
                              <w:rPr>
                                <w:rStyle w:val="nx"/>
                                <w:rFonts w:ascii="Consolas" w:hAnsi="Consolas"/>
                                <w:color w:val="000000"/>
                                <w:spacing w:val="4"/>
                              </w:rPr>
                              <w:t>session</w:t>
                            </w:r>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args</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proofErr w:type="spellStart"/>
                            <w:r>
                              <w:rPr>
                                <w:rStyle w:val="nx"/>
                                <w:rFonts w:ascii="Consolas" w:hAnsi="Consolas"/>
                                <w:color w:val="000000"/>
                                <w:spacing w:val="4"/>
                              </w:rPr>
                              <w:t>session</w:t>
                            </w:r>
                            <w:r>
                              <w:rPr>
                                <w:rStyle w:val="p"/>
                                <w:rFonts w:ascii="Consolas" w:hAnsi="Consolas"/>
                                <w:color w:val="000000"/>
                                <w:spacing w:val="4"/>
                              </w:rPr>
                              <w:t>.</w:t>
                            </w:r>
                            <w:r>
                              <w:rPr>
                                <w:rStyle w:val="nx"/>
                                <w:rFonts w:ascii="Consolas" w:hAnsi="Consolas"/>
                                <w:color w:val="000000"/>
                                <w:spacing w:val="4"/>
                              </w:rPr>
                              <w:t>send</w:t>
                            </w:r>
                            <w:proofErr w:type="spellEnd"/>
                            <w:r>
                              <w:rPr>
                                <w:rStyle w:val="p"/>
                                <w:rFonts w:ascii="Consolas" w:hAnsi="Consolas"/>
                                <w:color w:val="000000"/>
                                <w:spacing w:val="4"/>
                              </w:rPr>
                              <w:t>(</w:t>
                            </w:r>
                            <w:r>
                              <w:rPr>
                                <w:rStyle w:val="s2"/>
                                <w:rFonts w:ascii="Consolas" w:hAnsi="Consolas"/>
                                <w:color w:val="4070A0"/>
                                <w:spacing w:val="4"/>
                              </w:rPr>
                              <w:t>"This is some helpful text."</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roofErr w:type="spellStart"/>
                            <w:r>
                              <w:rPr>
                                <w:rStyle w:val="nx"/>
                                <w:rFonts w:ascii="Consolas" w:hAnsi="Consolas"/>
                                <w:color w:val="000000"/>
                                <w:spacing w:val="4"/>
                              </w:rPr>
                              <w:t>dialog</w:t>
                            </w:r>
                            <w:r>
                              <w:rPr>
                                <w:rStyle w:val="p"/>
                                <w:rFonts w:ascii="Consolas" w:hAnsi="Consolas"/>
                                <w:color w:val="000000"/>
                                <w:spacing w:val="4"/>
                              </w:rPr>
                              <w:t>.</w:t>
                            </w:r>
                            <w:r>
                              <w:rPr>
                                <w:rStyle w:val="nx"/>
                                <w:rFonts w:ascii="Consolas" w:hAnsi="Consolas"/>
                                <w:color w:val="000000"/>
                                <w:spacing w:val="4"/>
                              </w:rPr>
                              <w:t>matches</w:t>
                            </w:r>
                            <w:proofErr w:type="spellEnd"/>
                            <w:r>
                              <w:rPr>
                                <w:rStyle w:val="p"/>
                                <w:rFonts w:ascii="Consolas" w:hAnsi="Consolas"/>
                                <w:color w:val="000000"/>
                                <w:spacing w:val="4"/>
                              </w:rPr>
                              <w:t>(</w:t>
                            </w:r>
                            <w:r>
                              <w:rPr>
                                <w:rStyle w:val="s1"/>
                                <w:rFonts w:ascii="Consolas" w:hAnsi="Consolas"/>
                                <w:color w:val="4070A0"/>
                                <w:spacing w:val="4"/>
                              </w:rPr>
                              <w:t>'ping'</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kd"/>
                                <w:rFonts w:ascii="Consolas" w:hAnsi="Consolas"/>
                                <w:b/>
                                <w:bCs/>
                                <w:color w:val="007020"/>
                                <w:spacing w:val="4"/>
                              </w:rPr>
                              <w:t>function</w:t>
                            </w:r>
                            <w:r>
                              <w:rPr>
                                <w:rFonts w:ascii="Consolas" w:hAnsi="Consolas"/>
                                <w:color w:val="000000"/>
                                <w:spacing w:val="4"/>
                              </w:rPr>
                              <w:t xml:space="preserve"> </w:t>
                            </w:r>
                            <w:r>
                              <w:rPr>
                                <w:rStyle w:val="p"/>
                                <w:rFonts w:ascii="Consolas" w:hAnsi="Consolas"/>
                                <w:color w:val="000000"/>
                                <w:spacing w:val="4"/>
                              </w:rPr>
                              <w:t>(</w:t>
                            </w:r>
                            <w:r>
                              <w:rPr>
                                <w:rStyle w:val="nx"/>
                                <w:rFonts w:ascii="Consolas" w:hAnsi="Consolas"/>
                                <w:color w:val="000000"/>
                                <w:spacing w:val="4"/>
                              </w:rPr>
                              <w:t>session</w:t>
                            </w:r>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args</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c1"/>
                                <w:rFonts w:ascii="Consolas" w:hAnsi="Consolas"/>
                                <w:i/>
                                <w:iCs/>
                                <w:color w:val="60A0B0"/>
                                <w:spacing w:val="4"/>
                              </w:rPr>
                              <w:t>// Resolve and store any entities passed from LUIS.</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proofErr w:type="spellStart"/>
                            <w:r>
                              <w:rPr>
                                <w:rStyle w:val="kd"/>
                                <w:rFonts w:ascii="Consolas" w:hAnsi="Consolas"/>
                                <w:b/>
                                <w:bCs/>
                                <w:color w:val="007020"/>
                                <w:spacing w:val="4"/>
                              </w:rPr>
                              <w:t>var</w:t>
                            </w:r>
                            <w:proofErr w:type="spellEnd"/>
                            <w:r>
                              <w:rPr>
                                <w:rFonts w:ascii="Consolas" w:hAnsi="Consolas"/>
                                <w:color w:val="000000"/>
                                <w:spacing w:val="4"/>
                              </w:rPr>
                              <w:t xml:space="preserve"> </w:t>
                            </w:r>
                            <w:r>
                              <w:rPr>
                                <w:rStyle w:val="nx"/>
                                <w:rFonts w:ascii="Consolas" w:hAnsi="Consolas"/>
                                <w:color w:val="000000"/>
                                <w:spacing w:val="4"/>
                              </w:rPr>
                              <w:t>arguments</w:t>
                            </w:r>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builder</w:t>
                            </w:r>
                            <w:r>
                              <w:rPr>
                                <w:rStyle w:val="p"/>
                                <w:rFonts w:ascii="Consolas" w:hAnsi="Consolas"/>
                                <w:color w:val="000000"/>
                                <w:spacing w:val="4"/>
                              </w:rPr>
                              <w:t>.</w:t>
                            </w:r>
                            <w:r>
                              <w:rPr>
                                <w:rStyle w:val="nx"/>
                                <w:rFonts w:ascii="Consolas" w:hAnsi="Consolas"/>
                                <w:color w:val="000000"/>
                                <w:spacing w:val="4"/>
                              </w:rPr>
                              <w:t>EntityRecognizer</w:t>
                            </w:r>
                            <w:r>
                              <w:rPr>
                                <w:rStyle w:val="p"/>
                                <w:rFonts w:ascii="Consolas" w:hAnsi="Consolas"/>
                                <w:color w:val="000000"/>
                                <w:spacing w:val="4"/>
                              </w:rPr>
                              <w:t>.</w:t>
                            </w:r>
                            <w:r>
                              <w:rPr>
                                <w:rStyle w:val="nx"/>
                                <w:rFonts w:ascii="Consolas" w:hAnsi="Consolas"/>
                                <w:color w:val="000000"/>
                                <w:spacing w:val="4"/>
                              </w:rPr>
                              <w:t>findEntity</w:t>
                            </w:r>
                            <w:proofErr w:type="spellEnd"/>
                            <w:r>
                              <w:rPr>
                                <w:rStyle w:val="p"/>
                                <w:rFonts w:ascii="Consolas" w:hAnsi="Consolas"/>
                                <w:color w:val="000000"/>
                                <w:spacing w:val="4"/>
                              </w:rPr>
                              <w:t>(</w:t>
                            </w:r>
                            <w:proofErr w:type="spellStart"/>
                            <w:r>
                              <w:rPr>
                                <w:rStyle w:val="nx"/>
                                <w:rFonts w:ascii="Consolas" w:hAnsi="Consolas"/>
                                <w:color w:val="000000"/>
                                <w:spacing w:val="4"/>
                              </w:rPr>
                              <w:t>args</w:t>
                            </w:r>
                            <w:r>
                              <w:rPr>
                                <w:rStyle w:val="p"/>
                                <w:rFonts w:ascii="Consolas" w:hAnsi="Consolas"/>
                                <w:color w:val="000000"/>
                                <w:spacing w:val="4"/>
                              </w:rPr>
                              <w:t>.</w:t>
                            </w:r>
                            <w:r>
                              <w:rPr>
                                <w:rStyle w:val="nx"/>
                                <w:rFonts w:ascii="Consolas" w:hAnsi="Consolas"/>
                                <w:color w:val="000000"/>
                                <w:spacing w:val="4"/>
                              </w:rPr>
                              <w:t>entities</w:t>
                            </w:r>
                            <w:proofErr w:type="spellEnd"/>
                            <w:r>
                              <w:rPr>
                                <w:rStyle w:val="p"/>
                                <w:rFonts w:ascii="Consolas" w:hAnsi="Consolas"/>
                                <w:color w:val="000000"/>
                                <w:spacing w:val="4"/>
                              </w:rPr>
                              <w:t>,</w:t>
                            </w:r>
                            <w:r>
                              <w:rPr>
                                <w:rFonts w:ascii="Consolas" w:hAnsi="Consolas"/>
                                <w:color w:val="000000"/>
                                <w:spacing w:val="4"/>
                              </w:rPr>
                              <w:t xml:space="preserve"> </w:t>
                            </w:r>
                            <w:r>
                              <w:rPr>
                                <w:rStyle w:val="s1"/>
                                <w:rFonts w:ascii="Consolas" w:hAnsi="Consolas"/>
                                <w:color w:val="4070A0"/>
                                <w:spacing w:val="4"/>
                              </w:rPr>
                              <w:t>'arguments'</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nx"/>
                                <w:rFonts w:ascii="Consolas" w:hAnsi="Consolas"/>
                                <w:color w:val="000000"/>
                                <w:spacing w:val="4"/>
                              </w:rPr>
                              <w:t>console</w:t>
                            </w:r>
                            <w:r>
                              <w:rPr>
                                <w:rStyle w:val="p"/>
                                <w:rFonts w:ascii="Consolas" w:hAnsi="Consolas"/>
                                <w:color w:val="000000"/>
                                <w:spacing w:val="4"/>
                              </w:rPr>
                              <w:t>.</w:t>
                            </w:r>
                            <w:r>
                              <w:rPr>
                                <w:rStyle w:val="nx"/>
                                <w:rFonts w:ascii="Consolas" w:hAnsi="Consolas"/>
                                <w:color w:val="000000"/>
                                <w:spacing w:val="4"/>
                              </w:rPr>
                              <w:t>log</w:t>
                            </w:r>
                            <w:r>
                              <w:rPr>
                                <w:rStyle w:val="p"/>
                                <w:rFonts w:ascii="Consolas" w:hAnsi="Consolas"/>
                                <w:color w:val="000000"/>
                                <w:spacing w:val="4"/>
                              </w:rPr>
                              <w:t>(</w:t>
                            </w:r>
                            <w:r>
                              <w:rPr>
                                <w:rStyle w:val="nx"/>
                                <w:rFonts w:ascii="Consolas" w:hAnsi="Consolas"/>
                                <w:color w:val="000000"/>
                                <w:spacing w:val="4"/>
                              </w:rPr>
                              <w:t>arguments</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proofErr w:type="spellStart"/>
                            <w:r>
                              <w:rPr>
                                <w:rStyle w:val="nx"/>
                                <w:rFonts w:ascii="Consolas" w:hAnsi="Consolas"/>
                                <w:color w:val="000000"/>
                                <w:spacing w:val="4"/>
                              </w:rPr>
                              <w:t>session</w:t>
                            </w:r>
                            <w:r>
                              <w:rPr>
                                <w:rStyle w:val="p"/>
                                <w:rFonts w:ascii="Consolas" w:hAnsi="Consolas"/>
                                <w:color w:val="000000"/>
                                <w:spacing w:val="4"/>
                              </w:rPr>
                              <w:t>.</w:t>
                            </w:r>
                            <w:r>
                              <w:rPr>
                                <w:rStyle w:val="nx"/>
                                <w:rFonts w:ascii="Consolas" w:hAnsi="Consolas"/>
                                <w:color w:val="000000"/>
                                <w:spacing w:val="4"/>
                              </w:rPr>
                              <w:t>send</w:t>
                            </w:r>
                            <w:proofErr w:type="spellEnd"/>
                            <w:r>
                              <w:rPr>
                                <w:rStyle w:val="p"/>
                                <w:rFonts w:ascii="Consolas" w:hAnsi="Consolas"/>
                                <w:color w:val="000000"/>
                                <w:spacing w:val="4"/>
                              </w:rPr>
                              <w:t>(</w:t>
                            </w:r>
                            <w:r>
                              <w:rPr>
                                <w:rStyle w:val="s2"/>
                                <w:rFonts w:ascii="Consolas" w:hAnsi="Consolas"/>
                                <w:color w:val="4070A0"/>
                                <w:spacing w:val="4"/>
                              </w:rPr>
                              <w:t>"You wish me to ping "</w:t>
                            </w:r>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arguments</w:t>
                            </w:r>
                            <w:r>
                              <w:rPr>
                                <w:rStyle w:val="p"/>
                                <w:rFonts w:ascii="Consolas" w:hAnsi="Consolas"/>
                                <w:color w:val="000000"/>
                                <w:spacing w:val="4"/>
                              </w:rPr>
                              <w:t>.</w:t>
                            </w:r>
                            <w:r>
                              <w:rPr>
                                <w:rStyle w:val="nx"/>
                                <w:rFonts w:ascii="Consolas" w:hAnsi="Consolas"/>
                                <w:color w:val="000000"/>
                                <w:spacing w:val="4"/>
                              </w:rPr>
                              <w:t>entity</w:t>
                            </w:r>
                            <w:proofErr w:type="spellEnd"/>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A06FF3" w:rsidRDefault="00A06FF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98.05pt;margin-top:361.05pt;width:449.25pt;height:282.7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">
                <v:textbox>
                  <w:txbxContent>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roofErr w:type="spellStart"/>
                      <w:r>
                        <w:rPr>
                          <w:rStyle w:val="nx"/>
                          <w:rFonts w:ascii="Consolas" w:hAnsi="Consolas"/>
                          <w:color w:val="000000"/>
                          <w:spacing w:val="4"/>
                        </w:rPr>
                        <w:t>dialog</w:t>
                      </w:r>
                      <w:r>
                        <w:rPr>
                          <w:rStyle w:val="p"/>
                          <w:rFonts w:ascii="Consolas" w:hAnsi="Consolas"/>
                          <w:color w:val="000000"/>
                          <w:spacing w:val="4"/>
                        </w:rPr>
                        <w:t>.</w:t>
                      </w:r>
                      <w:r>
                        <w:rPr>
                          <w:rStyle w:val="nx"/>
                          <w:rFonts w:ascii="Consolas" w:hAnsi="Consolas"/>
                          <w:color w:val="000000"/>
                          <w:spacing w:val="4"/>
                        </w:rPr>
                        <w:t>matches</w:t>
                      </w:r>
                      <w:proofErr w:type="spellEnd"/>
                      <w:r>
                        <w:rPr>
                          <w:rStyle w:val="p"/>
                          <w:rFonts w:ascii="Consolas" w:hAnsi="Consolas"/>
                          <w:color w:val="000000"/>
                          <w:spacing w:val="4"/>
                        </w:rPr>
                        <w:t>(</w:t>
                      </w:r>
                      <w:r>
                        <w:rPr>
                          <w:rStyle w:val="s1"/>
                          <w:rFonts w:ascii="Consolas" w:hAnsi="Consolas"/>
                          <w:color w:val="4070A0"/>
                          <w:spacing w:val="4"/>
                        </w:rPr>
                        <w:t>'version'</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kd"/>
                          <w:rFonts w:ascii="Consolas" w:hAnsi="Consolas"/>
                          <w:b/>
                          <w:bCs/>
                          <w:color w:val="007020"/>
                          <w:spacing w:val="4"/>
                        </w:rPr>
                        <w:t>function</w:t>
                      </w:r>
                      <w:r>
                        <w:rPr>
                          <w:rFonts w:ascii="Consolas" w:hAnsi="Consolas"/>
                          <w:color w:val="000000"/>
                          <w:spacing w:val="4"/>
                        </w:rPr>
                        <w:t xml:space="preserve"> </w:t>
                      </w:r>
                      <w:r>
                        <w:rPr>
                          <w:rStyle w:val="p"/>
                          <w:rFonts w:ascii="Consolas" w:hAnsi="Consolas"/>
                          <w:color w:val="000000"/>
                          <w:spacing w:val="4"/>
                        </w:rPr>
                        <w:t>(</w:t>
                      </w:r>
                      <w:r>
                        <w:rPr>
                          <w:rStyle w:val="nx"/>
                          <w:rFonts w:ascii="Consolas" w:hAnsi="Consolas"/>
                          <w:color w:val="000000"/>
                          <w:spacing w:val="4"/>
                        </w:rPr>
                        <w:t>session</w:t>
                      </w:r>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args</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Fonts w:ascii="Consolas" w:hAnsi="Consolas"/>
                          <w:color w:val="000000"/>
                          <w:spacing w:val="4"/>
                        </w:rPr>
                        <w:tab/>
                      </w:r>
                      <w:proofErr w:type="spellStart"/>
                      <w:r>
                        <w:rPr>
                          <w:rStyle w:val="kd"/>
                          <w:rFonts w:ascii="Consolas" w:hAnsi="Consolas"/>
                          <w:b/>
                          <w:bCs/>
                          <w:color w:val="007020"/>
                          <w:spacing w:val="4"/>
                        </w:rPr>
                        <w:t>var</w:t>
                      </w:r>
                      <w:proofErr w:type="spellEnd"/>
                      <w:r>
                        <w:rPr>
                          <w:rFonts w:ascii="Consolas" w:hAnsi="Consolas"/>
                          <w:color w:val="000000"/>
                          <w:spacing w:val="4"/>
                        </w:rPr>
                        <w:t xml:space="preserve"> </w:t>
                      </w:r>
                      <w:proofErr w:type="spellStart"/>
                      <w:r>
                        <w:rPr>
                          <w:rStyle w:val="nx"/>
                          <w:rFonts w:ascii="Consolas" w:hAnsi="Consolas"/>
                          <w:color w:val="000000"/>
                          <w:spacing w:val="4"/>
                        </w:rPr>
                        <w:t>pjson</w:t>
                      </w:r>
                      <w:proofErr w:type="spellEnd"/>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r>
                        <w:rPr>
                          <w:rStyle w:val="nx"/>
                          <w:rFonts w:ascii="Consolas" w:hAnsi="Consolas"/>
                          <w:color w:val="000000"/>
                          <w:spacing w:val="4"/>
                        </w:rPr>
                        <w:t>require</w:t>
                      </w:r>
                      <w:r>
                        <w:rPr>
                          <w:rStyle w:val="p"/>
                          <w:rFonts w:ascii="Consolas" w:hAnsi="Consolas"/>
                          <w:color w:val="000000"/>
                          <w:spacing w:val="4"/>
                        </w:rPr>
                        <w:t>(</w:t>
                      </w:r>
                      <w:r>
                        <w:rPr>
                          <w:rStyle w:val="s1"/>
                          <w:rFonts w:ascii="Consolas" w:hAnsi="Consolas"/>
                          <w:color w:val="4070A0"/>
                          <w:spacing w:val="4"/>
                        </w:rPr>
                        <w:t>'./</w:t>
                      </w:r>
                      <w:proofErr w:type="spellStart"/>
                      <w:r>
                        <w:rPr>
                          <w:rStyle w:val="s1"/>
                          <w:rFonts w:ascii="Consolas" w:hAnsi="Consolas"/>
                          <w:color w:val="4070A0"/>
                          <w:spacing w:val="4"/>
                        </w:rPr>
                        <w:t>package.json</w:t>
                      </w:r>
                      <w:proofErr w:type="spellEnd"/>
                      <w:r>
                        <w:rPr>
                          <w:rStyle w:val="s1"/>
                          <w:rFonts w:ascii="Consolas" w:hAnsi="Consolas"/>
                          <w:color w:val="4070A0"/>
                          <w:spacing w:val="4"/>
                        </w:rPr>
                        <w:t>'</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proofErr w:type="spellStart"/>
                      <w:r>
                        <w:rPr>
                          <w:rStyle w:val="nx"/>
                          <w:rFonts w:ascii="Consolas" w:hAnsi="Consolas"/>
                          <w:color w:val="000000"/>
                          <w:spacing w:val="4"/>
                        </w:rPr>
                        <w:t>session</w:t>
                      </w:r>
                      <w:r>
                        <w:rPr>
                          <w:rStyle w:val="p"/>
                          <w:rFonts w:ascii="Consolas" w:hAnsi="Consolas"/>
                          <w:color w:val="000000"/>
                          <w:spacing w:val="4"/>
                        </w:rPr>
                        <w:t>.</w:t>
                      </w:r>
                      <w:r>
                        <w:rPr>
                          <w:rStyle w:val="nx"/>
                          <w:rFonts w:ascii="Consolas" w:hAnsi="Consolas"/>
                          <w:color w:val="000000"/>
                          <w:spacing w:val="4"/>
                        </w:rPr>
                        <w:t>send</w:t>
                      </w:r>
                      <w:proofErr w:type="spellEnd"/>
                      <w:r>
                        <w:rPr>
                          <w:rStyle w:val="p"/>
                          <w:rFonts w:ascii="Consolas" w:hAnsi="Consolas"/>
                          <w:color w:val="000000"/>
                          <w:spacing w:val="4"/>
                        </w:rPr>
                        <w:t>(</w:t>
                      </w:r>
                      <w:r>
                        <w:rPr>
                          <w:rStyle w:val="s2"/>
                          <w:rFonts w:ascii="Consolas" w:hAnsi="Consolas"/>
                          <w:color w:val="4070A0"/>
                          <w:spacing w:val="4"/>
                        </w:rPr>
                        <w:t>"I am version "</w:t>
                      </w:r>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pjson</w:t>
                      </w:r>
                      <w:r>
                        <w:rPr>
                          <w:rStyle w:val="p"/>
                          <w:rFonts w:ascii="Consolas" w:hAnsi="Consolas"/>
                          <w:color w:val="000000"/>
                          <w:spacing w:val="4"/>
                        </w:rPr>
                        <w:t>.</w:t>
                      </w:r>
                      <w:r>
                        <w:rPr>
                          <w:rStyle w:val="nx"/>
                          <w:rFonts w:ascii="Consolas" w:hAnsi="Consolas"/>
                          <w:color w:val="000000"/>
                          <w:spacing w:val="4"/>
                        </w:rPr>
                        <w:t>version</w:t>
                      </w:r>
                      <w:proofErr w:type="spellEnd"/>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roofErr w:type="spellStart"/>
                      <w:r>
                        <w:rPr>
                          <w:rStyle w:val="nx"/>
                          <w:rFonts w:ascii="Consolas" w:hAnsi="Consolas"/>
                          <w:color w:val="000000"/>
                          <w:spacing w:val="4"/>
                        </w:rPr>
                        <w:t>dialog</w:t>
                      </w:r>
                      <w:r>
                        <w:rPr>
                          <w:rStyle w:val="p"/>
                          <w:rFonts w:ascii="Consolas" w:hAnsi="Consolas"/>
                          <w:color w:val="000000"/>
                          <w:spacing w:val="4"/>
                        </w:rPr>
                        <w:t>.</w:t>
                      </w:r>
                      <w:r>
                        <w:rPr>
                          <w:rStyle w:val="nx"/>
                          <w:rFonts w:ascii="Consolas" w:hAnsi="Consolas"/>
                          <w:color w:val="000000"/>
                          <w:spacing w:val="4"/>
                        </w:rPr>
                        <w:t>matches</w:t>
                      </w:r>
                      <w:proofErr w:type="spellEnd"/>
                      <w:r>
                        <w:rPr>
                          <w:rStyle w:val="p"/>
                          <w:rFonts w:ascii="Consolas" w:hAnsi="Consolas"/>
                          <w:color w:val="000000"/>
                          <w:spacing w:val="4"/>
                        </w:rPr>
                        <w:t>(</w:t>
                      </w:r>
                      <w:r>
                        <w:rPr>
                          <w:rStyle w:val="s1"/>
                          <w:rFonts w:ascii="Consolas" w:hAnsi="Consolas"/>
                          <w:color w:val="4070A0"/>
                          <w:spacing w:val="4"/>
                        </w:rPr>
                        <w:t>'help'</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kd"/>
                          <w:rFonts w:ascii="Consolas" w:hAnsi="Consolas"/>
                          <w:b/>
                          <w:bCs/>
                          <w:color w:val="007020"/>
                          <w:spacing w:val="4"/>
                        </w:rPr>
                        <w:t>function</w:t>
                      </w:r>
                      <w:r>
                        <w:rPr>
                          <w:rFonts w:ascii="Consolas" w:hAnsi="Consolas"/>
                          <w:color w:val="000000"/>
                          <w:spacing w:val="4"/>
                        </w:rPr>
                        <w:t xml:space="preserve"> </w:t>
                      </w:r>
                      <w:r>
                        <w:rPr>
                          <w:rStyle w:val="p"/>
                          <w:rFonts w:ascii="Consolas" w:hAnsi="Consolas"/>
                          <w:color w:val="000000"/>
                          <w:spacing w:val="4"/>
                        </w:rPr>
                        <w:t>(</w:t>
                      </w:r>
                      <w:r>
                        <w:rPr>
                          <w:rStyle w:val="nx"/>
                          <w:rFonts w:ascii="Consolas" w:hAnsi="Consolas"/>
                          <w:color w:val="000000"/>
                          <w:spacing w:val="4"/>
                        </w:rPr>
                        <w:t>session</w:t>
                      </w:r>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args</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proofErr w:type="spellStart"/>
                      <w:r>
                        <w:rPr>
                          <w:rStyle w:val="nx"/>
                          <w:rFonts w:ascii="Consolas" w:hAnsi="Consolas"/>
                          <w:color w:val="000000"/>
                          <w:spacing w:val="4"/>
                        </w:rPr>
                        <w:t>session</w:t>
                      </w:r>
                      <w:r>
                        <w:rPr>
                          <w:rStyle w:val="p"/>
                          <w:rFonts w:ascii="Consolas" w:hAnsi="Consolas"/>
                          <w:color w:val="000000"/>
                          <w:spacing w:val="4"/>
                        </w:rPr>
                        <w:t>.</w:t>
                      </w:r>
                      <w:r>
                        <w:rPr>
                          <w:rStyle w:val="nx"/>
                          <w:rFonts w:ascii="Consolas" w:hAnsi="Consolas"/>
                          <w:color w:val="000000"/>
                          <w:spacing w:val="4"/>
                        </w:rPr>
                        <w:t>send</w:t>
                      </w:r>
                      <w:proofErr w:type="spellEnd"/>
                      <w:r>
                        <w:rPr>
                          <w:rStyle w:val="p"/>
                          <w:rFonts w:ascii="Consolas" w:hAnsi="Consolas"/>
                          <w:color w:val="000000"/>
                          <w:spacing w:val="4"/>
                        </w:rPr>
                        <w:t>(</w:t>
                      </w:r>
                      <w:r>
                        <w:rPr>
                          <w:rStyle w:val="s2"/>
                          <w:rFonts w:ascii="Consolas" w:hAnsi="Consolas"/>
                          <w:color w:val="4070A0"/>
                          <w:spacing w:val="4"/>
                        </w:rPr>
                        <w:t>"This is some helpful text."</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proofErr w:type="spellStart"/>
                      <w:r>
                        <w:rPr>
                          <w:rStyle w:val="nx"/>
                          <w:rFonts w:ascii="Consolas" w:hAnsi="Consolas"/>
                          <w:color w:val="000000"/>
                          <w:spacing w:val="4"/>
                        </w:rPr>
                        <w:t>dialog</w:t>
                      </w:r>
                      <w:r>
                        <w:rPr>
                          <w:rStyle w:val="p"/>
                          <w:rFonts w:ascii="Consolas" w:hAnsi="Consolas"/>
                          <w:color w:val="000000"/>
                          <w:spacing w:val="4"/>
                        </w:rPr>
                        <w:t>.</w:t>
                      </w:r>
                      <w:r>
                        <w:rPr>
                          <w:rStyle w:val="nx"/>
                          <w:rFonts w:ascii="Consolas" w:hAnsi="Consolas"/>
                          <w:color w:val="000000"/>
                          <w:spacing w:val="4"/>
                        </w:rPr>
                        <w:t>matches</w:t>
                      </w:r>
                      <w:proofErr w:type="spellEnd"/>
                      <w:r>
                        <w:rPr>
                          <w:rStyle w:val="p"/>
                          <w:rFonts w:ascii="Consolas" w:hAnsi="Consolas"/>
                          <w:color w:val="000000"/>
                          <w:spacing w:val="4"/>
                        </w:rPr>
                        <w:t>(</w:t>
                      </w:r>
                      <w:r>
                        <w:rPr>
                          <w:rStyle w:val="s1"/>
                          <w:rFonts w:ascii="Consolas" w:hAnsi="Consolas"/>
                          <w:color w:val="4070A0"/>
                          <w:spacing w:val="4"/>
                        </w:rPr>
                        <w:t>'ping'</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kd"/>
                          <w:rFonts w:ascii="Consolas" w:hAnsi="Consolas"/>
                          <w:b/>
                          <w:bCs/>
                          <w:color w:val="007020"/>
                          <w:spacing w:val="4"/>
                        </w:rPr>
                        <w:t>function</w:t>
                      </w:r>
                      <w:r>
                        <w:rPr>
                          <w:rFonts w:ascii="Consolas" w:hAnsi="Consolas"/>
                          <w:color w:val="000000"/>
                          <w:spacing w:val="4"/>
                        </w:rPr>
                        <w:t xml:space="preserve"> </w:t>
                      </w:r>
                      <w:r>
                        <w:rPr>
                          <w:rStyle w:val="p"/>
                          <w:rFonts w:ascii="Consolas" w:hAnsi="Consolas"/>
                          <w:color w:val="000000"/>
                          <w:spacing w:val="4"/>
                        </w:rPr>
                        <w:t>(</w:t>
                      </w:r>
                      <w:r>
                        <w:rPr>
                          <w:rStyle w:val="nx"/>
                          <w:rFonts w:ascii="Consolas" w:hAnsi="Consolas"/>
                          <w:color w:val="000000"/>
                          <w:spacing w:val="4"/>
                        </w:rPr>
                        <w:t>session</w:t>
                      </w:r>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args</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c1"/>
                          <w:rFonts w:ascii="Consolas" w:hAnsi="Consolas"/>
                          <w:i/>
                          <w:iCs/>
                          <w:color w:val="60A0B0"/>
                          <w:spacing w:val="4"/>
                        </w:rPr>
                        <w:t>// Resolve and store any entities passed from LUIS.</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proofErr w:type="spellStart"/>
                      <w:r>
                        <w:rPr>
                          <w:rStyle w:val="kd"/>
                          <w:rFonts w:ascii="Consolas" w:hAnsi="Consolas"/>
                          <w:b/>
                          <w:bCs/>
                          <w:color w:val="007020"/>
                          <w:spacing w:val="4"/>
                        </w:rPr>
                        <w:t>var</w:t>
                      </w:r>
                      <w:proofErr w:type="spellEnd"/>
                      <w:r>
                        <w:rPr>
                          <w:rFonts w:ascii="Consolas" w:hAnsi="Consolas"/>
                          <w:color w:val="000000"/>
                          <w:spacing w:val="4"/>
                        </w:rPr>
                        <w:t xml:space="preserve"> </w:t>
                      </w:r>
                      <w:r>
                        <w:rPr>
                          <w:rStyle w:val="nx"/>
                          <w:rFonts w:ascii="Consolas" w:hAnsi="Consolas"/>
                          <w:color w:val="000000"/>
                          <w:spacing w:val="4"/>
                        </w:rPr>
                        <w:t>arguments</w:t>
                      </w:r>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builder</w:t>
                      </w:r>
                      <w:r>
                        <w:rPr>
                          <w:rStyle w:val="p"/>
                          <w:rFonts w:ascii="Consolas" w:hAnsi="Consolas"/>
                          <w:color w:val="000000"/>
                          <w:spacing w:val="4"/>
                        </w:rPr>
                        <w:t>.</w:t>
                      </w:r>
                      <w:r>
                        <w:rPr>
                          <w:rStyle w:val="nx"/>
                          <w:rFonts w:ascii="Consolas" w:hAnsi="Consolas"/>
                          <w:color w:val="000000"/>
                          <w:spacing w:val="4"/>
                        </w:rPr>
                        <w:t>EntityRecognizer</w:t>
                      </w:r>
                      <w:r>
                        <w:rPr>
                          <w:rStyle w:val="p"/>
                          <w:rFonts w:ascii="Consolas" w:hAnsi="Consolas"/>
                          <w:color w:val="000000"/>
                          <w:spacing w:val="4"/>
                        </w:rPr>
                        <w:t>.</w:t>
                      </w:r>
                      <w:r>
                        <w:rPr>
                          <w:rStyle w:val="nx"/>
                          <w:rFonts w:ascii="Consolas" w:hAnsi="Consolas"/>
                          <w:color w:val="000000"/>
                          <w:spacing w:val="4"/>
                        </w:rPr>
                        <w:t>findEntity</w:t>
                      </w:r>
                      <w:proofErr w:type="spellEnd"/>
                      <w:r>
                        <w:rPr>
                          <w:rStyle w:val="p"/>
                          <w:rFonts w:ascii="Consolas" w:hAnsi="Consolas"/>
                          <w:color w:val="000000"/>
                          <w:spacing w:val="4"/>
                        </w:rPr>
                        <w:t>(</w:t>
                      </w:r>
                      <w:proofErr w:type="spellStart"/>
                      <w:r>
                        <w:rPr>
                          <w:rStyle w:val="nx"/>
                          <w:rFonts w:ascii="Consolas" w:hAnsi="Consolas"/>
                          <w:color w:val="000000"/>
                          <w:spacing w:val="4"/>
                        </w:rPr>
                        <w:t>args</w:t>
                      </w:r>
                      <w:r>
                        <w:rPr>
                          <w:rStyle w:val="p"/>
                          <w:rFonts w:ascii="Consolas" w:hAnsi="Consolas"/>
                          <w:color w:val="000000"/>
                          <w:spacing w:val="4"/>
                        </w:rPr>
                        <w:t>.</w:t>
                      </w:r>
                      <w:r>
                        <w:rPr>
                          <w:rStyle w:val="nx"/>
                          <w:rFonts w:ascii="Consolas" w:hAnsi="Consolas"/>
                          <w:color w:val="000000"/>
                          <w:spacing w:val="4"/>
                        </w:rPr>
                        <w:t>entities</w:t>
                      </w:r>
                      <w:proofErr w:type="spellEnd"/>
                      <w:r>
                        <w:rPr>
                          <w:rStyle w:val="p"/>
                          <w:rFonts w:ascii="Consolas" w:hAnsi="Consolas"/>
                          <w:color w:val="000000"/>
                          <w:spacing w:val="4"/>
                        </w:rPr>
                        <w:t>,</w:t>
                      </w:r>
                      <w:r>
                        <w:rPr>
                          <w:rFonts w:ascii="Consolas" w:hAnsi="Consolas"/>
                          <w:color w:val="000000"/>
                          <w:spacing w:val="4"/>
                        </w:rPr>
                        <w:t xml:space="preserve"> </w:t>
                      </w:r>
                      <w:r>
                        <w:rPr>
                          <w:rStyle w:val="s1"/>
                          <w:rFonts w:ascii="Consolas" w:hAnsi="Consolas"/>
                          <w:color w:val="4070A0"/>
                          <w:spacing w:val="4"/>
                        </w:rPr>
                        <w:t>'arguments'</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nx"/>
                          <w:rFonts w:ascii="Consolas" w:hAnsi="Consolas"/>
                          <w:color w:val="000000"/>
                          <w:spacing w:val="4"/>
                        </w:rPr>
                        <w:t>console</w:t>
                      </w:r>
                      <w:r>
                        <w:rPr>
                          <w:rStyle w:val="p"/>
                          <w:rFonts w:ascii="Consolas" w:hAnsi="Consolas"/>
                          <w:color w:val="000000"/>
                          <w:spacing w:val="4"/>
                        </w:rPr>
                        <w:t>.</w:t>
                      </w:r>
                      <w:r>
                        <w:rPr>
                          <w:rStyle w:val="nx"/>
                          <w:rFonts w:ascii="Consolas" w:hAnsi="Consolas"/>
                          <w:color w:val="000000"/>
                          <w:spacing w:val="4"/>
                        </w:rPr>
                        <w:t>log</w:t>
                      </w:r>
                      <w:r>
                        <w:rPr>
                          <w:rStyle w:val="p"/>
                          <w:rFonts w:ascii="Consolas" w:hAnsi="Consolas"/>
                          <w:color w:val="000000"/>
                          <w:spacing w:val="4"/>
                        </w:rPr>
                        <w:t>(</w:t>
                      </w:r>
                      <w:r>
                        <w:rPr>
                          <w:rStyle w:val="nx"/>
                          <w:rFonts w:ascii="Consolas" w:hAnsi="Consolas"/>
                          <w:color w:val="000000"/>
                          <w:spacing w:val="4"/>
                        </w:rPr>
                        <w:t>arguments</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proofErr w:type="spellStart"/>
                      <w:r>
                        <w:rPr>
                          <w:rStyle w:val="nx"/>
                          <w:rFonts w:ascii="Consolas" w:hAnsi="Consolas"/>
                          <w:color w:val="000000"/>
                          <w:spacing w:val="4"/>
                        </w:rPr>
                        <w:t>session</w:t>
                      </w:r>
                      <w:r>
                        <w:rPr>
                          <w:rStyle w:val="p"/>
                          <w:rFonts w:ascii="Consolas" w:hAnsi="Consolas"/>
                          <w:color w:val="000000"/>
                          <w:spacing w:val="4"/>
                        </w:rPr>
                        <w:t>.</w:t>
                      </w:r>
                      <w:r>
                        <w:rPr>
                          <w:rStyle w:val="nx"/>
                          <w:rFonts w:ascii="Consolas" w:hAnsi="Consolas"/>
                          <w:color w:val="000000"/>
                          <w:spacing w:val="4"/>
                        </w:rPr>
                        <w:t>send</w:t>
                      </w:r>
                      <w:proofErr w:type="spellEnd"/>
                      <w:r>
                        <w:rPr>
                          <w:rStyle w:val="p"/>
                          <w:rFonts w:ascii="Consolas" w:hAnsi="Consolas"/>
                          <w:color w:val="000000"/>
                          <w:spacing w:val="4"/>
                        </w:rPr>
                        <w:t>(</w:t>
                      </w:r>
                      <w:r>
                        <w:rPr>
                          <w:rStyle w:val="s2"/>
                          <w:rFonts w:ascii="Consolas" w:hAnsi="Consolas"/>
                          <w:color w:val="4070A0"/>
                          <w:spacing w:val="4"/>
                        </w:rPr>
                        <w:t>"You wish me to ping "</w:t>
                      </w:r>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arguments</w:t>
                      </w:r>
                      <w:r>
                        <w:rPr>
                          <w:rStyle w:val="p"/>
                          <w:rFonts w:ascii="Consolas" w:hAnsi="Consolas"/>
                          <w:color w:val="000000"/>
                          <w:spacing w:val="4"/>
                        </w:rPr>
                        <w:t>.</w:t>
                      </w:r>
                      <w:r>
                        <w:rPr>
                          <w:rStyle w:val="nx"/>
                          <w:rFonts w:ascii="Consolas" w:hAnsi="Consolas"/>
                          <w:color w:val="000000"/>
                          <w:spacing w:val="4"/>
                        </w:rPr>
                        <w:t>entity</w:t>
                      </w:r>
                      <w:proofErr w:type="spellEnd"/>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 xml:space="preserve">    </w:t>
                      </w:r>
                      <w:r>
                        <w:rPr>
                          <w:rStyle w:val="p"/>
                          <w:rFonts w:ascii="Consolas" w:hAnsi="Consolas"/>
                          <w:color w:val="000000"/>
                          <w:spacing w:val="4"/>
                        </w:rPr>
                        <w:t>}</w:t>
                      </w:r>
                    </w:p>
                    <w:p w:rsidR="00A06FF3" w:rsidRDefault="00A06FF3" w:rsidP="00A06FF3">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A06FF3" w:rsidRDefault="00A06FF3"/>
                  </w:txbxContent>
                </v:textbox>
                <w10:wrap type="square" anchorx="margin"/>
              </v:shape>
            </w:pict>
          </mc:Fallback>
        </mc:AlternateContent>
      </w:r>
      <w:r>
        <w:rPr>
          <w:noProof/>
          <w:lang w:eastAsia="en-GB"/>
        </w:rPr>
        <mc:AlternateContent>
          <mc:Choice Requires="wps">
            <w:drawing>
              <wp:anchor distT="45720" distB="45720" distL="114300" distR="114300" simplePos="0" relativeHeight="251665408" behindDoc="0" locked="0" layoutInCell="1" allowOverlap="1">
                <wp:simplePos x="0" y="0"/>
                <wp:positionH relativeFrom="margin">
                  <wp:align>right</wp:align>
                </wp:positionH>
                <wp:positionV relativeFrom="paragraph">
                  <wp:posOffset>955675</wp:posOffset>
                </wp:positionV>
                <wp:extent cx="5705475" cy="3514725"/>
                <wp:effectExtent l="0" t="0" r="2857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A06FF3" w:rsidRDefault="00A06FF3" w:rsidP="00A06FF3">
                            <w:pPr>
                              <w:keepNext/>
                            </w:pPr>
                            <w:r>
                              <w:rPr>
                                <w:noProof/>
                                <w:lang w:eastAsia="en-GB"/>
                              </w:rPr>
                              <w:drawing>
                                <wp:inline distT="0" distB="0" distL="0" distR="0" wp14:anchorId="01F22A2B" wp14:editId="42485364">
                                  <wp:extent cx="5530017" cy="3171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73928" cy="3197011"/>
                                          </a:xfrm>
                                          <a:prstGeom prst="rect">
                                            <a:avLst/>
                                          </a:prstGeom>
                                        </pic:spPr>
                                      </pic:pic>
                                    </a:graphicData>
                                  </a:graphic>
                                </wp:inline>
                              </w:drawing>
                            </w:r>
                          </w:p>
                          <w:p w:rsidR="00A06FF3" w:rsidRDefault="00A06FF3" w:rsidP="00A06FF3">
                            <w:pPr>
                              <w:pStyle w:val="Caption"/>
                            </w:pPr>
                            <w:r>
                              <w:t xml:space="preserve">Figure </w:t>
                            </w:r>
                            <w:fldSimple w:instr=" SEQ Figure \* ARABIC ">
                              <w:r>
                                <w:rPr>
                                  <w:noProof/>
                                </w:rPr>
                                <w:t>4</w:t>
                              </w:r>
                            </w:fldSimple>
                            <w:r>
                              <w:t xml:space="preserve"> - Training the 'ping' intent</w:t>
                            </w:r>
                          </w:p>
                          <w:p w:rsidR="00A06FF3" w:rsidRDefault="00A06FF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98.05pt;margin-top:75.25pt;width:449.25pt;height:276.7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">
                <v:textbox>
                  <w:txbxContent>
                    <w:p w:rsidR="00A06FF3" w:rsidRDefault="00A06FF3" w:rsidP="00A06FF3">
                      <w:pPr>
                        <w:keepNext/>
                      </w:pPr>
                      <w:r>
                        <w:rPr>
                          <w:noProof/>
                          <w:lang w:eastAsia="en-GB"/>
                        </w:rPr>
                        <w:drawing>
                          <wp:inline distT="0" distB="0" distL="0" distR="0" wp14:anchorId="01F22A2B" wp14:editId="42485364">
                            <wp:extent cx="5530017" cy="3171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73928" cy="3197011"/>
                                    </a:xfrm>
                                    <a:prstGeom prst="rect">
                                      <a:avLst/>
                                    </a:prstGeom>
                                  </pic:spPr>
                                </pic:pic>
                              </a:graphicData>
                            </a:graphic>
                          </wp:inline>
                        </w:drawing>
                      </w:r>
                    </w:p>
                    <w:p w:rsidR="00A06FF3" w:rsidRDefault="00A06FF3" w:rsidP="00A06FF3">
                      <w:pPr>
                        <w:pStyle w:val="Caption"/>
                      </w:pPr>
                      <w:r>
                        <w:t xml:space="preserve">Figure </w:t>
                      </w:r>
                      <w:fldSimple w:instr=" SEQ Figure \* ARABIC ">
                        <w:r>
                          <w:rPr>
                            <w:noProof/>
                          </w:rPr>
                          <w:t>4</w:t>
                        </w:r>
                      </w:fldSimple>
                      <w:r>
                        <w:t xml:space="preserve"> - Training the 'ping' intent</w:t>
                      </w:r>
                    </w:p>
                    <w:p w:rsidR="00A06FF3" w:rsidRDefault="00A06FF3"/>
                  </w:txbxContent>
                </v:textbox>
                <w10:wrap type="square" anchorx="margin"/>
              </v:shape>
            </w:pict>
          </mc:Fallback>
        </mc:AlternateContent>
      </w:r>
      <w:r w:rsidR="003D07A6">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w:t>
      </w:r>
      <w:r>
        <w:t xml:space="preserve"> At the same time, we can also program in the intents for querying the version number, and some templates for a help system.</w:t>
      </w:r>
    </w:p>
    <w:p w:rsidR="003D07A6" w:rsidRDefault="00A06FF3" w:rsidP="0058548C">
      <w:r>
        <w:rPr>
          <w:noProof/>
          <w:lang w:eastAsia="en-GB"/>
        </w:rPr>
        <w:lastRenderedPageBreak/>
        <mc:AlternateContent>
          <mc:Choice Requires="wps">
            <w:drawing>
              <wp:anchor distT="45720" distB="45720" distL="114300" distR="114300" simplePos="0" relativeHeight="251669504" behindDoc="0" locked="0" layoutInCell="1" allowOverlap="1">
                <wp:simplePos x="0" y="0"/>
                <wp:positionH relativeFrom="margin">
                  <wp:align>right</wp:align>
                </wp:positionH>
                <wp:positionV relativeFrom="paragraph">
                  <wp:posOffset>0</wp:posOffset>
                </wp:positionV>
                <wp:extent cx="2360930" cy="3295650"/>
                <wp:effectExtent l="0" t="0" r="12700" b="1905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295650"/>
                        </a:xfrm>
                        <a:prstGeom prst="rect">
                          <a:avLst/>
                        </a:prstGeom>
                        <a:solidFill>
                          <a:srgbClr val="FFFFFF"/>
                        </a:solidFill>
                        <a:ln w="9525">
                          <a:solidFill>
                            <a:srgbClr val="000000"/>
                          </a:solidFill>
                          <a:miter lim="800000"/>
                          <a:headEnd/>
                          <a:tailEnd/>
                        </a:ln>
                      </wps:spPr>
                      <wps:txbx>
                        <w:txbxContent>
                          <w:p w:rsidR="00A06FF3" w:rsidRDefault="00A06FF3" w:rsidP="00A06FF3">
                            <w:pPr>
                              <w:keepNext/>
                            </w:pPr>
                            <w:r>
                              <w:rPr>
                                <w:noProof/>
                                <w:lang w:eastAsia="en-GB"/>
                              </w:rPr>
                              <w:drawing>
                                <wp:inline distT="0" distB="0" distL="0" distR="0" wp14:anchorId="3F48F4C2" wp14:editId="6CE2829A">
                                  <wp:extent cx="2077720" cy="28867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77720" cy="2886710"/>
                                          </a:xfrm>
                                          <a:prstGeom prst="rect">
                                            <a:avLst/>
                                          </a:prstGeom>
                                        </pic:spPr>
                                      </pic:pic>
                                    </a:graphicData>
                                  </a:graphic>
                                </wp:inline>
                              </w:drawing>
                            </w:r>
                          </w:p>
                          <w:p w:rsidR="00A06FF3" w:rsidRDefault="00A06FF3" w:rsidP="00A06FF3">
                            <w:pPr>
                              <w:pStyle w:val="Caption"/>
                            </w:pPr>
                            <w:r>
                              <w:t xml:space="preserve">Figure </w:t>
                            </w:r>
                            <w:fldSimple w:instr=" SEQ Figure \* ARABIC ">
                              <w:r>
                                <w:rPr>
                                  <w:noProof/>
                                </w:rPr>
                                <w:t>5</w:t>
                              </w:r>
                            </w:fldSimple>
                            <w:r>
                              <w:t xml:space="preserve"> - Initial NLP training</w:t>
                            </w:r>
                          </w:p>
                          <w:p w:rsidR="00A06FF3" w:rsidRDefault="00A06FF3"/>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margin-left:134.7pt;margin-top:0;width:185.9pt;height:259.5pt;z-index:251669504;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">
                <v:textbox>
                  <w:txbxContent>
                    <w:p w:rsidR="00A06FF3" w:rsidRDefault="00A06FF3" w:rsidP="00A06FF3">
                      <w:pPr>
                        <w:keepNext/>
                      </w:pPr>
                      <w:r>
                        <w:rPr>
                          <w:noProof/>
                          <w:lang w:eastAsia="en-GB"/>
                        </w:rPr>
                        <w:drawing>
                          <wp:inline distT="0" distB="0" distL="0" distR="0" wp14:anchorId="3F48F4C2" wp14:editId="6CE2829A">
                            <wp:extent cx="2077720" cy="28867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77720" cy="2886710"/>
                                    </a:xfrm>
                                    <a:prstGeom prst="rect">
                                      <a:avLst/>
                                    </a:prstGeom>
                                  </pic:spPr>
                                </pic:pic>
                              </a:graphicData>
                            </a:graphic>
                          </wp:inline>
                        </w:drawing>
                      </w:r>
                    </w:p>
                    <w:p w:rsidR="00A06FF3" w:rsidRDefault="00A06FF3" w:rsidP="00A06FF3">
                      <w:pPr>
                        <w:pStyle w:val="Caption"/>
                      </w:pPr>
                      <w:r>
                        <w:t xml:space="preserve">Figure </w:t>
                      </w:r>
                      <w:fldSimple w:instr=" SEQ Figure \* ARABIC ">
                        <w:r>
                          <w:rPr>
                            <w:noProof/>
                          </w:rPr>
                          <w:t>5</w:t>
                        </w:r>
                      </w:fldSimple>
                      <w:r>
                        <w:t xml:space="preserve"> - Initial NLP training</w:t>
                      </w:r>
                    </w:p>
                    <w:p w:rsidR="00A06FF3" w:rsidRDefault="00A06FF3"/>
                  </w:txbxContent>
                </v:textbox>
                <w10:wrap type="square" anchorx="margin"/>
              </v:shape>
            </w:pict>
          </mc:Fallback>
        </mc:AlternateContent>
      </w:r>
    </w:p>
    <w:p w:rsidR="00A06FF3" w:rsidRDefault="00A06FF3" w:rsidP="0058548C"/>
    <w:p w:rsidR="00A06FF3" w:rsidRDefault="00A06FF3" w:rsidP="0058548C"/>
    <w:p w:rsidR="00A06FF3" w:rsidRDefault="00A06FF3" w:rsidP="0058548C"/>
    <w:p w:rsidR="00A06FF3" w:rsidRDefault="00A06FF3" w:rsidP="0058548C"/>
    <w:p w:rsidR="00A06FF3" w:rsidRDefault="00A06FF3" w:rsidP="0058548C"/>
    <w:p w:rsidR="00A06FF3" w:rsidRDefault="00A06FF3" w:rsidP="0058548C"/>
    <w:p w:rsidR="00A06FF3" w:rsidRDefault="00A06FF3" w:rsidP="0058548C"/>
    <w:p w:rsidR="00A06FF3" w:rsidRDefault="00A06FF3" w:rsidP="0058548C">
      <w:bookmarkStart w:id="0" w:name="_GoBack"/>
      <w:bookmarkEnd w:id="0"/>
    </w:p>
    <w:p w:rsidR="00A06FF3" w:rsidRPr="008F1A78" w:rsidRDefault="00A06FF3" w:rsidP="0058548C"/>
    <w:p w:rsidR="003F4991" w:rsidRDefault="003F4991" w:rsidP="006203BC"/>
    <w:p w:rsidR="003F4991" w:rsidRDefault="003F4991" w:rsidP="003F4991">
      <w:pPr>
        <w:pStyle w:val="Heading2"/>
      </w:pPr>
      <w:r>
        <w:t>Testing</w:t>
      </w:r>
    </w:p>
    <w:p w:rsidR="003F4991" w:rsidRDefault="003F4991" w:rsidP="003F4991">
      <w:r>
        <w:t>This section will show testing against general use.</w:t>
      </w:r>
    </w:p>
    <w:p w:rsidR="00C36ED0" w:rsidRDefault="00C36ED0" w:rsidP="003F4991"/>
    <w:p w:rsidR="00C36ED0" w:rsidRDefault="00C36ED0" w:rsidP="00C36ED0">
      <w:pPr>
        <w:pStyle w:val="Heading1"/>
      </w:pPr>
      <w:r>
        <w:t>References</w:t>
      </w:r>
    </w:p>
    <w:p w:rsidR="001F7E18" w:rsidRPr="001F7E18" w:rsidRDefault="00C36ED0" w:rsidP="001F7E1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F7E18" w:rsidRPr="001F7E18">
        <w:rPr>
          <w:rFonts w:ascii="Calibri" w:hAnsi="Calibri" w:cs="Calibri"/>
          <w:noProof/>
          <w:szCs w:val="24"/>
        </w:rPr>
        <w:t>[1]</w:t>
      </w:r>
      <w:r w:rsidR="001F7E18" w:rsidRPr="001F7E18">
        <w:rPr>
          <w:rFonts w:ascii="Calibri" w:hAnsi="Calibri" w:cs="Calibri"/>
          <w:noProof/>
          <w:szCs w:val="24"/>
        </w:rPr>
        <w:tab/>
        <w:t>Microsoft, “Microsoft Bot Framework.” [Online]. Available: https://dev.botframework.com/. [Accessed: 23-Mar-2017].</w:t>
      </w:r>
    </w:p>
    <w:p w:rsidR="001F7E18" w:rsidRPr="001F7E18" w:rsidRDefault="001F7E18" w:rsidP="001F7E18">
      <w:pPr>
        <w:widowControl w:val="0"/>
        <w:autoSpaceDE w:val="0"/>
        <w:autoSpaceDN w:val="0"/>
        <w:adjustRightInd w:val="0"/>
        <w:spacing w:line="240" w:lineRule="auto"/>
        <w:ind w:left="640" w:hanging="640"/>
        <w:rPr>
          <w:rFonts w:ascii="Calibri" w:hAnsi="Calibri" w:cs="Calibri"/>
          <w:noProof/>
          <w:szCs w:val="24"/>
        </w:rPr>
      </w:pPr>
      <w:r w:rsidRPr="001F7E18">
        <w:rPr>
          <w:rFonts w:ascii="Calibri" w:hAnsi="Calibri" w:cs="Calibri"/>
          <w:noProof/>
          <w:szCs w:val="24"/>
        </w:rPr>
        <w:t>[2]</w:t>
      </w:r>
      <w:r w:rsidRPr="001F7E18">
        <w:rPr>
          <w:rFonts w:ascii="Calibri" w:hAnsi="Calibri" w:cs="Calibri"/>
          <w:noProof/>
          <w:szCs w:val="24"/>
        </w:rPr>
        <w:tab/>
        <w:t>Ubuntu, “LinuxLogFiles - Community Help Wiki,” 2015. [Online]. Available: https://help.ubuntu.com/community/LinuxLogFiles. [Accessed: 23-Mar-2017].</w:t>
      </w:r>
    </w:p>
    <w:p w:rsidR="001F7E18" w:rsidRPr="001F7E18" w:rsidRDefault="001F7E18" w:rsidP="001F7E18">
      <w:pPr>
        <w:widowControl w:val="0"/>
        <w:autoSpaceDE w:val="0"/>
        <w:autoSpaceDN w:val="0"/>
        <w:adjustRightInd w:val="0"/>
        <w:spacing w:line="240" w:lineRule="auto"/>
        <w:ind w:left="640" w:hanging="640"/>
        <w:rPr>
          <w:rFonts w:ascii="Calibri" w:hAnsi="Calibri" w:cs="Calibri"/>
          <w:noProof/>
          <w:szCs w:val="24"/>
        </w:rPr>
      </w:pPr>
      <w:r w:rsidRPr="001F7E18">
        <w:rPr>
          <w:rFonts w:ascii="Calibri" w:hAnsi="Calibri" w:cs="Calibri"/>
          <w:noProof/>
          <w:szCs w:val="24"/>
        </w:rPr>
        <w:t>[3]</w:t>
      </w:r>
      <w:r w:rsidRPr="001F7E18">
        <w:rPr>
          <w:rFonts w:ascii="Calibri" w:hAnsi="Calibri" w:cs="Calibri"/>
          <w:noProof/>
          <w:szCs w:val="24"/>
        </w:rPr>
        <w:tab/>
        <w:t>LUIS, “LUIS: Homepage,” 2017. [Online]. Available: https://www.luis.ai/home/index. [Accessed: 05-Mar-2017].</w:t>
      </w:r>
    </w:p>
    <w:p w:rsidR="001F7E18" w:rsidRPr="001F7E18" w:rsidRDefault="001F7E18" w:rsidP="001F7E18">
      <w:pPr>
        <w:widowControl w:val="0"/>
        <w:autoSpaceDE w:val="0"/>
        <w:autoSpaceDN w:val="0"/>
        <w:adjustRightInd w:val="0"/>
        <w:spacing w:line="240" w:lineRule="auto"/>
        <w:ind w:left="640" w:hanging="640"/>
        <w:rPr>
          <w:rFonts w:ascii="Calibri" w:hAnsi="Calibri" w:cs="Calibri"/>
          <w:noProof/>
          <w:szCs w:val="24"/>
        </w:rPr>
      </w:pPr>
      <w:r w:rsidRPr="001F7E18">
        <w:rPr>
          <w:rFonts w:ascii="Calibri" w:hAnsi="Calibri" w:cs="Calibri"/>
          <w:noProof/>
          <w:szCs w:val="24"/>
        </w:rPr>
        <w:t>[4]</w:t>
      </w:r>
      <w:r w:rsidRPr="001F7E18">
        <w:rPr>
          <w:rFonts w:ascii="Calibri" w:hAnsi="Calibri" w:cs="Calibri"/>
          <w:noProof/>
          <w:szCs w:val="24"/>
        </w:rPr>
        <w:tab/>
        <w:t>A. Shreve, “ngrok - secure introspectable tunnels to localhost,” 2017. [Online]. Available: https://ngrok.com/. [Accessed: 23-Mar-2017].</w:t>
      </w:r>
    </w:p>
    <w:p w:rsidR="001F7E18" w:rsidRPr="001F7E18" w:rsidRDefault="001F7E18" w:rsidP="001F7E18">
      <w:pPr>
        <w:widowControl w:val="0"/>
        <w:autoSpaceDE w:val="0"/>
        <w:autoSpaceDN w:val="0"/>
        <w:adjustRightInd w:val="0"/>
        <w:spacing w:line="240" w:lineRule="auto"/>
        <w:ind w:left="640" w:hanging="640"/>
        <w:rPr>
          <w:rFonts w:ascii="Calibri" w:hAnsi="Calibri" w:cs="Calibri"/>
          <w:noProof/>
        </w:rPr>
      </w:pPr>
      <w:r w:rsidRPr="001F7E18">
        <w:rPr>
          <w:rFonts w:ascii="Calibri" w:hAnsi="Calibri" w:cs="Calibri"/>
          <w:noProof/>
          <w:szCs w:val="24"/>
        </w:rPr>
        <w:t>[5]</w:t>
      </w:r>
      <w:r w:rsidRPr="001F7E18">
        <w:rPr>
          <w:rFonts w:ascii="Calibri" w:hAnsi="Calibri" w:cs="Calibri"/>
          <w:noProof/>
          <w:szCs w:val="24"/>
        </w:rPr>
        <w:tab/>
        <w:t>Microsoft, “Bot Framework Emulator | Documentation | Bot Framework,” 2017. [Online]. Available: https://docs.botframework.com/en-us/tools/bot-framework-emulator/. [Accessed: 23-Mar-2017].</w:t>
      </w:r>
    </w:p>
    <w:p w:rsidR="00C36ED0" w:rsidRPr="00C36ED0" w:rsidRDefault="00C36ED0" w:rsidP="00C36ED0">
      <w:r>
        <w:fldChar w:fldCharType="end"/>
      </w:r>
    </w:p>
    <w:sectPr w:rsidR="00C36ED0" w:rsidRPr="00C36ED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5A2"/>
    <w:rsid w:val="000A358B"/>
    <w:rsid w:val="00193CBF"/>
    <w:rsid w:val="001F7E18"/>
    <w:rsid w:val="00355B6B"/>
    <w:rsid w:val="003612F5"/>
    <w:rsid w:val="003D07A6"/>
    <w:rsid w:val="003F4991"/>
    <w:rsid w:val="00456F8C"/>
    <w:rsid w:val="004B5EA0"/>
    <w:rsid w:val="0058548C"/>
    <w:rsid w:val="005A4FE7"/>
    <w:rsid w:val="005E5416"/>
    <w:rsid w:val="006203BC"/>
    <w:rsid w:val="006A0B6F"/>
    <w:rsid w:val="00732F93"/>
    <w:rsid w:val="00735A0E"/>
    <w:rsid w:val="007450FA"/>
    <w:rsid w:val="007466DE"/>
    <w:rsid w:val="00752874"/>
    <w:rsid w:val="008F1A78"/>
    <w:rsid w:val="009025A2"/>
    <w:rsid w:val="00936EA7"/>
    <w:rsid w:val="00A06FF3"/>
    <w:rsid w:val="00A52733"/>
    <w:rsid w:val="00AF470B"/>
    <w:rsid w:val="00B83CC1"/>
    <w:rsid w:val="00BA4E4D"/>
    <w:rsid w:val="00C36ED0"/>
    <w:rsid w:val="00DD21CF"/>
    <w:rsid w:val="00F321FD"/>
    <w:rsid w:val="00F540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36676B"/>
  <w15:chartTrackingRefBased/>
  <w15:docId w15:val="{0181C155-6D63-46F5-9E76-4D9A462EA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2F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7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27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F9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73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273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F7E1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3D0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D07A6"/>
    <w:rPr>
      <w:rFonts w:ascii="Courier New" w:eastAsia="Times New Roman" w:hAnsi="Courier New" w:cs="Courier New"/>
      <w:sz w:val="20"/>
      <w:szCs w:val="20"/>
      <w:lang w:eastAsia="en-GB"/>
    </w:rPr>
  </w:style>
  <w:style w:type="character" w:customStyle="1" w:styleId="c1">
    <w:name w:val="c1"/>
    <w:basedOn w:val="DefaultParagraphFont"/>
    <w:rsid w:val="003D07A6"/>
  </w:style>
  <w:style w:type="character" w:customStyle="1" w:styleId="nx">
    <w:name w:val="nx"/>
    <w:basedOn w:val="DefaultParagraphFont"/>
    <w:rsid w:val="003D07A6"/>
  </w:style>
  <w:style w:type="character" w:customStyle="1" w:styleId="p">
    <w:name w:val="p"/>
    <w:basedOn w:val="DefaultParagraphFont"/>
    <w:rsid w:val="003D07A6"/>
  </w:style>
  <w:style w:type="character" w:customStyle="1" w:styleId="s1">
    <w:name w:val="s1"/>
    <w:basedOn w:val="DefaultParagraphFont"/>
    <w:rsid w:val="003D07A6"/>
  </w:style>
  <w:style w:type="character" w:customStyle="1" w:styleId="o">
    <w:name w:val="o"/>
    <w:basedOn w:val="DefaultParagraphFont"/>
    <w:rsid w:val="003D07A6"/>
  </w:style>
  <w:style w:type="character" w:customStyle="1" w:styleId="s2">
    <w:name w:val="s2"/>
    <w:basedOn w:val="DefaultParagraphFont"/>
    <w:rsid w:val="003D07A6"/>
  </w:style>
  <w:style w:type="character" w:customStyle="1" w:styleId="kd">
    <w:name w:val="kd"/>
    <w:basedOn w:val="DefaultParagraphFont"/>
    <w:rsid w:val="00A06F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30374">
      <w:bodyDiv w:val="1"/>
      <w:marLeft w:val="0"/>
      <w:marRight w:val="0"/>
      <w:marTop w:val="0"/>
      <w:marBottom w:val="0"/>
      <w:divBdr>
        <w:top w:val="none" w:sz="0" w:space="0" w:color="auto"/>
        <w:left w:val="none" w:sz="0" w:space="0" w:color="auto"/>
        <w:bottom w:val="none" w:sz="0" w:space="0" w:color="auto"/>
        <w:right w:val="none" w:sz="0" w:space="0" w:color="auto"/>
      </w:divBdr>
    </w:div>
    <w:div w:id="546257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E5F8CF2-85DE-4ADD-9E4C-FD4894E49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6</Pages>
  <Words>1928</Words>
  <Characters>1099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10</cp:revision>
  <dcterms:created xsi:type="dcterms:W3CDTF">2017-02-25T15:31:00Z</dcterms:created>
  <dcterms:modified xsi:type="dcterms:W3CDTF">2017-03-23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ies>
</file>